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5F37CB" w:rsidRPr="00203710">
            <w:rPr>
              <w:b/>
              <w:bCs/>
              <w:sz w:val="40"/>
              <w:szCs w:val="40"/>
            </w:rPr>
            <w:t>Kirubel</w:t>
          </w:r>
          <w:proofErr w:type="spellEnd"/>
          <w:r w:rsidR="005F37CB" w:rsidRPr="00203710">
            <w:rPr>
              <w:b/>
              <w:bCs/>
              <w:sz w:val="40"/>
              <w:szCs w:val="40"/>
            </w:rPr>
            <w:t xml:space="preserve">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proofErr w:type="spellStart"/>
      <w:r w:rsidRPr="00203710">
        <w:rPr>
          <w:b/>
          <w:bCs/>
          <w:sz w:val="40"/>
          <w:szCs w:val="40"/>
        </w:rPr>
        <w:t>Kirubel</w:t>
      </w:r>
      <w:proofErr w:type="spellEnd"/>
      <w:r w:rsidRPr="00203710">
        <w:rPr>
          <w:b/>
          <w:bCs/>
          <w:sz w:val="40"/>
          <w:szCs w:val="40"/>
        </w:rPr>
        <w:t xml:space="preserve">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proofErr w:type="spellStart"/>
            <w:r w:rsidRPr="00AF250F">
              <w:rPr>
                <w:bCs/>
                <w:sz w:val="28"/>
                <w:szCs w:val="32"/>
                <w:u w:val="single"/>
              </w:rPr>
              <w:t>Kirubel</w:t>
            </w:r>
            <w:proofErr w:type="spellEnd"/>
            <w:r w:rsidRPr="00AF250F">
              <w:rPr>
                <w:bCs/>
                <w:sz w:val="28"/>
                <w:szCs w:val="32"/>
                <w:u w:val="single"/>
              </w:rPr>
              <w:t xml:space="preserve">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proofErr w:type="spellStart"/>
      <w:r w:rsidRPr="00AF250F">
        <w:rPr>
          <w:b/>
          <w:bCs/>
          <w:u w:val="single"/>
        </w:rPr>
        <w:t>Kirubel</w:t>
      </w:r>
      <w:proofErr w:type="spellEnd"/>
      <w:r w:rsidRPr="00AF250F">
        <w:rPr>
          <w:b/>
          <w:bCs/>
          <w:u w:val="single"/>
        </w:rPr>
        <w:t xml:space="preserve">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 xml:space="preserve">This thesis research is the outcome of a one-year study and hard work, but </w:t>
      </w:r>
      <w:proofErr w:type="gramStart"/>
      <w:r w:rsidRPr="00AF250F">
        <w:t>it's</w:t>
      </w:r>
      <w:proofErr w:type="gramEnd"/>
      <w:r w:rsidRPr="00AF250F">
        <w:t xml:space="preserve">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037366">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Pr>
                <w:noProof/>
                <w:webHidden/>
              </w:rPr>
              <w:t>vi</w:t>
            </w:r>
            <w:r w:rsidR="00CA55AC">
              <w:rPr>
                <w:noProof/>
                <w:webHidden/>
              </w:rPr>
              <w:fldChar w:fldCharType="end"/>
            </w:r>
          </w:hyperlink>
        </w:p>
        <w:p w14:paraId="456C1189" w14:textId="4D93628C" w:rsidR="00CA55AC" w:rsidRDefault="00037366">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Pr>
                <w:noProof/>
                <w:webHidden/>
              </w:rPr>
              <w:t>vii</w:t>
            </w:r>
            <w:r w:rsidR="00CA55AC">
              <w:rPr>
                <w:noProof/>
                <w:webHidden/>
              </w:rPr>
              <w:fldChar w:fldCharType="end"/>
            </w:r>
          </w:hyperlink>
        </w:p>
        <w:p w14:paraId="5DE991FB" w14:textId="5057ED95" w:rsidR="00CA55AC" w:rsidRDefault="00037366">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Pr>
                <w:noProof/>
                <w:webHidden/>
              </w:rPr>
              <w:t>ix</w:t>
            </w:r>
            <w:r w:rsidR="00CA55AC">
              <w:rPr>
                <w:noProof/>
                <w:webHidden/>
              </w:rPr>
              <w:fldChar w:fldCharType="end"/>
            </w:r>
          </w:hyperlink>
        </w:p>
        <w:p w14:paraId="64922286" w14:textId="7FC67F7D" w:rsidR="00CA55AC" w:rsidRDefault="00037366">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Pr>
                <w:noProof/>
                <w:webHidden/>
              </w:rPr>
              <w:t>xi</w:t>
            </w:r>
            <w:r w:rsidR="00CA55AC">
              <w:rPr>
                <w:noProof/>
                <w:webHidden/>
              </w:rPr>
              <w:fldChar w:fldCharType="end"/>
            </w:r>
          </w:hyperlink>
        </w:p>
        <w:p w14:paraId="55434E70" w14:textId="4B3DBC74" w:rsidR="00CA55AC" w:rsidRDefault="00037366">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Pr>
                <w:noProof/>
                <w:webHidden/>
              </w:rPr>
              <w:t>1</w:t>
            </w:r>
            <w:r w:rsidR="00CA55AC">
              <w:rPr>
                <w:noProof/>
                <w:webHidden/>
              </w:rPr>
              <w:fldChar w:fldCharType="end"/>
            </w:r>
          </w:hyperlink>
        </w:p>
        <w:p w14:paraId="1224FDC6" w14:textId="5E932A13"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Pr>
                <w:noProof/>
                <w:webHidden/>
              </w:rPr>
              <w:t>1</w:t>
            </w:r>
            <w:r w:rsidR="00CA55AC">
              <w:rPr>
                <w:noProof/>
                <w:webHidden/>
              </w:rPr>
              <w:fldChar w:fldCharType="end"/>
            </w:r>
          </w:hyperlink>
        </w:p>
        <w:p w14:paraId="30285BAA" w14:textId="06EA343E"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Pr>
                <w:noProof/>
                <w:webHidden/>
              </w:rPr>
              <w:t>3</w:t>
            </w:r>
            <w:r w:rsidR="00CA55AC">
              <w:rPr>
                <w:noProof/>
                <w:webHidden/>
              </w:rPr>
              <w:fldChar w:fldCharType="end"/>
            </w:r>
          </w:hyperlink>
        </w:p>
        <w:p w14:paraId="17514E38" w14:textId="5A830EF6" w:rsidR="00CA55AC" w:rsidRDefault="00037366">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Pr>
                <w:noProof/>
                <w:webHidden/>
              </w:rPr>
              <w:t>3</w:t>
            </w:r>
            <w:r w:rsidR="00CA55AC">
              <w:rPr>
                <w:noProof/>
                <w:webHidden/>
              </w:rPr>
              <w:fldChar w:fldCharType="end"/>
            </w:r>
          </w:hyperlink>
        </w:p>
        <w:p w14:paraId="25327C6F" w14:textId="2259329E"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Pr>
                <w:noProof/>
                <w:webHidden/>
              </w:rPr>
              <w:t>5</w:t>
            </w:r>
            <w:r w:rsidR="00CA55AC">
              <w:rPr>
                <w:noProof/>
                <w:webHidden/>
              </w:rPr>
              <w:fldChar w:fldCharType="end"/>
            </w:r>
          </w:hyperlink>
        </w:p>
        <w:p w14:paraId="1CDC69BF" w14:textId="7F12F3F9"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Pr>
                <w:noProof/>
                <w:webHidden/>
              </w:rPr>
              <w:t>5</w:t>
            </w:r>
            <w:r w:rsidR="00CA55AC">
              <w:rPr>
                <w:noProof/>
                <w:webHidden/>
              </w:rPr>
              <w:fldChar w:fldCharType="end"/>
            </w:r>
          </w:hyperlink>
        </w:p>
        <w:p w14:paraId="4ED1796F" w14:textId="037B4CD2"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Pr>
                <w:noProof/>
                <w:webHidden/>
              </w:rPr>
              <w:t>6</w:t>
            </w:r>
            <w:r w:rsidR="00CA55AC">
              <w:rPr>
                <w:noProof/>
                <w:webHidden/>
              </w:rPr>
              <w:fldChar w:fldCharType="end"/>
            </w:r>
          </w:hyperlink>
        </w:p>
        <w:p w14:paraId="552C883D" w14:textId="7DC4EFEB" w:rsidR="00CA55AC" w:rsidRDefault="00037366">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Pr>
                <w:noProof/>
                <w:webHidden/>
              </w:rPr>
              <w:t>6</w:t>
            </w:r>
            <w:r w:rsidR="00CA55AC">
              <w:rPr>
                <w:noProof/>
                <w:webHidden/>
              </w:rPr>
              <w:fldChar w:fldCharType="end"/>
            </w:r>
          </w:hyperlink>
        </w:p>
        <w:p w14:paraId="28738219" w14:textId="16CFB327" w:rsidR="00CA55AC" w:rsidRDefault="00037366">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Pr>
                <w:noProof/>
                <w:webHidden/>
              </w:rPr>
              <w:t>6</w:t>
            </w:r>
            <w:r w:rsidR="00CA55AC">
              <w:rPr>
                <w:noProof/>
                <w:webHidden/>
              </w:rPr>
              <w:fldChar w:fldCharType="end"/>
            </w:r>
          </w:hyperlink>
        </w:p>
        <w:p w14:paraId="7252CF2C" w14:textId="000926BF"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Pr>
                <w:noProof/>
                <w:webHidden/>
              </w:rPr>
              <w:t>7</w:t>
            </w:r>
            <w:r w:rsidR="00CA55AC">
              <w:rPr>
                <w:noProof/>
                <w:webHidden/>
              </w:rPr>
              <w:fldChar w:fldCharType="end"/>
            </w:r>
          </w:hyperlink>
        </w:p>
        <w:p w14:paraId="6DE2BFDF" w14:textId="3B800825" w:rsidR="00CA55AC" w:rsidRDefault="00037366">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Pr>
                <w:noProof/>
                <w:webHidden/>
              </w:rPr>
              <w:t>7</w:t>
            </w:r>
            <w:r w:rsidR="00CA55AC">
              <w:rPr>
                <w:noProof/>
                <w:webHidden/>
              </w:rPr>
              <w:fldChar w:fldCharType="end"/>
            </w:r>
          </w:hyperlink>
        </w:p>
        <w:p w14:paraId="2EE7B5A4" w14:textId="5DF0FA55" w:rsidR="00CA55AC" w:rsidRDefault="00037366">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Pr>
                <w:noProof/>
                <w:webHidden/>
              </w:rPr>
              <w:t>7</w:t>
            </w:r>
            <w:r w:rsidR="00CA55AC">
              <w:rPr>
                <w:noProof/>
                <w:webHidden/>
              </w:rPr>
              <w:fldChar w:fldCharType="end"/>
            </w:r>
          </w:hyperlink>
        </w:p>
        <w:p w14:paraId="0A301026" w14:textId="714D2334" w:rsidR="00CA55AC" w:rsidRDefault="00037366">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Pr>
                <w:noProof/>
                <w:webHidden/>
              </w:rPr>
              <w:t>7</w:t>
            </w:r>
            <w:r w:rsidR="00CA55AC">
              <w:rPr>
                <w:noProof/>
                <w:webHidden/>
              </w:rPr>
              <w:fldChar w:fldCharType="end"/>
            </w:r>
          </w:hyperlink>
        </w:p>
        <w:p w14:paraId="70E844CA" w14:textId="08DDA169" w:rsidR="00CA55AC" w:rsidRDefault="00037366">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Pr>
                <w:noProof/>
                <w:webHidden/>
              </w:rPr>
              <w:t>7</w:t>
            </w:r>
            <w:r w:rsidR="00CA55AC">
              <w:rPr>
                <w:noProof/>
                <w:webHidden/>
              </w:rPr>
              <w:fldChar w:fldCharType="end"/>
            </w:r>
          </w:hyperlink>
        </w:p>
        <w:p w14:paraId="19A3E20F" w14:textId="62D8F5AA"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Pr>
                <w:noProof/>
                <w:webHidden/>
              </w:rPr>
              <w:t>8</w:t>
            </w:r>
            <w:r w:rsidR="00CA55AC">
              <w:rPr>
                <w:noProof/>
                <w:webHidden/>
              </w:rPr>
              <w:fldChar w:fldCharType="end"/>
            </w:r>
          </w:hyperlink>
        </w:p>
        <w:p w14:paraId="3F2429D9" w14:textId="3DD49528" w:rsidR="00CA55AC" w:rsidRDefault="00037366">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Pr>
                <w:noProof/>
                <w:webHidden/>
              </w:rPr>
              <w:t>8</w:t>
            </w:r>
            <w:r w:rsidR="00CA55AC">
              <w:rPr>
                <w:noProof/>
                <w:webHidden/>
              </w:rPr>
              <w:fldChar w:fldCharType="end"/>
            </w:r>
          </w:hyperlink>
        </w:p>
        <w:p w14:paraId="69663FD9" w14:textId="678890B0" w:rsidR="00CA55AC" w:rsidRDefault="00037366">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Pr>
                <w:noProof/>
                <w:webHidden/>
              </w:rPr>
              <w:t>8</w:t>
            </w:r>
            <w:r w:rsidR="00CA55AC">
              <w:rPr>
                <w:noProof/>
                <w:webHidden/>
              </w:rPr>
              <w:fldChar w:fldCharType="end"/>
            </w:r>
          </w:hyperlink>
        </w:p>
        <w:p w14:paraId="12AC55C1" w14:textId="5B041F73"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Pr>
                <w:noProof/>
                <w:webHidden/>
              </w:rPr>
              <w:t>8</w:t>
            </w:r>
            <w:r w:rsidR="00CA55AC">
              <w:rPr>
                <w:noProof/>
                <w:webHidden/>
              </w:rPr>
              <w:fldChar w:fldCharType="end"/>
            </w:r>
          </w:hyperlink>
        </w:p>
        <w:p w14:paraId="7862927E" w14:textId="113AD573" w:rsidR="00CA55AC" w:rsidRDefault="00037366">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Pr>
                <w:noProof/>
                <w:webHidden/>
              </w:rPr>
              <w:t>10</w:t>
            </w:r>
            <w:r w:rsidR="00CA55AC">
              <w:rPr>
                <w:noProof/>
                <w:webHidden/>
              </w:rPr>
              <w:fldChar w:fldCharType="end"/>
            </w:r>
          </w:hyperlink>
        </w:p>
        <w:p w14:paraId="789AF39E" w14:textId="4838DB68"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Pr>
                <w:noProof/>
                <w:webHidden/>
              </w:rPr>
              <w:t>10</w:t>
            </w:r>
            <w:r w:rsidR="00CA55AC">
              <w:rPr>
                <w:noProof/>
                <w:webHidden/>
              </w:rPr>
              <w:fldChar w:fldCharType="end"/>
            </w:r>
          </w:hyperlink>
        </w:p>
        <w:p w14:paraId="6B80DA60" w14:textId="3EECFAF4"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Pr>
                <w:noProof/>
                <w:webHidden/>
              </w:rPr>
              <w:t>12</w:t>
            </w:r>
            <w:r w:rsidR="00CA55AC">
              <w:rPr>
                <w:noProof/>
                <w:webHidden/>
              </w:rPr>
              <w:fldChar w:fldCharType="end"/>
            </w:r>
          </w:hyperlink>
        </w:p>
        <w:p w14:paraId="494676F5" w14:textId="33BED460" w:rsidR="00CA55AC" w:rsidRDefault="00037366">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Pr>
                <w:noProof/>
                <w:webHidden/>
              </w:rPr>
              <w:t>13</w:t>
            </w:r>
            <w:r w:rsidR="00CA55AC">
              <w:rPr>
                <w:noProof/>
                <w:webHidden/>
              </w:rPr>
              <w:fldChar w:fldCharType="end"/>
            </w:r>
          </w:hyperlink>
        </w:p>
        <w:p w14:paraId="2F4E6601" w14:textId="2C48156F" w:rsidR="00CA55AC" w:rsidRDefault="00037366">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Pr>
                <w:noProof/>
                <w:webHidden/>
              </w:rPr>
              <w:t>15</w:t>
            </w:r>
            <w:r w:rsidR="00CA55AC">
              <w:rPr>
                <w:noProof/>
                <w:webHidden/>
              </w:rPr>
              <w:fldChar w:fldCharType="end"/>
            </w:r>
          </w:hyperlink>
        </w:p>
        <w:p w14:paraId="6DABF566" w14:textId="786812AC"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Pr>
                <w:noProof/>
                <w:webHidden/>
              </w:rPr>
              <w:t>16</w:t>
            </w:r>
            <w:r w:rsidR="00CA55AC">
              <w:rPr>
                <w:noProof/>
                <w:webHidden/>
              </w:rPr>
              <w:fldChar w:fldCharType="end"/>
            </w:r>
          </w:hyperlink>
        </w:p>
        <w:p w14:paraId="78F23D5E" w14:textId="07873758"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Pr>
                <w:noProof/>
                <w:webHidden/>
              </w:rPr>
              <w:t>16</w:t>
            </w:r>
            <w:r w:rsidR="00CA55AC">
              <w:rPr>
                <w:noProof/>
                <w:webHidden/>
              </w:rPr>
              <w:fldChar w:fldCharType="end"/>
            </w:r>
          </w:hyperlink>
        </w:p>
        <w:p w14:paraId="00292DF9" w14:textId="0E8CC927"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Pr>
                <w:noProof/>
                <w:webHidden/>
              </w:rPr>
              <w:t>18</w:t>
            </w:r>
            <w:r w:rsidR="00CA55AC">
              <w:rPr>
                <w:noProof/>
                <w:webHidden/>
              </w:rPr>
              <w:fldChar w:fldCharType="end"/>
            </w:r>
          </w:hyperlink>
        </w:p>
        <w:p w14:paraId="46D54F72" w14:textId="072AA7D5"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Pr>
                <w:noProof/>
                <w:webHidden/>
              </w:rPr>
              <w:t>19</w:t>
            </w:r>
            <w:r w:rsidR="00CA55AC">
              <w:rPr>
                <w:noProof/>
                <w:webHidden/>
              </w:rPr>
              <w:fldChar w:fldCharType="end"/>
            </w:r>
          </w:hyperlink>
        </w:p>
        <w:p w14:paraId="0055A5C8" w14:textId="4E0CE5D8"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Pr>
                <w:noProof/>
                <w:webHidden/>
              </w:rPr>
              <w:t>20</w:t>
            </w:r>
            <w:r w:rsidR="00CA55AC">
              <w:rPr>
                <w:noProof/>
                <w:webHidden/>
              </w:rPr>
              <w:fldChar w:fldCharType="end"/>
            </w:r>
          </w:hyperlink>
        </w:p>
        <w:p w14:paraId="70C59197" w14:textId="5C680671" w:rsidR="00CA55AC" w:rsidRDefault="00037366">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Pr>
                <w:noProof/>
                <w:webHidden/>
              </w:rPr>
              <w:t>21</w:t>
            </w:r>
            <w:r w:rsidR="00CA55AC">
              <w:rPr>
                <w:noProof/>
                <w:webHidden/>
              </w:rPr>
              <w:fldChar w:fldCharType="end"/>
            </w:r>
          </w:hyperlink>
        </w:p>
        <w:p w14:paraId="666F46F0" w14:textId="388E4F2D" w:rsidR="00CA55AC" w:rsidRDefault="00037366">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Pr>
                <w:noProof/>
                <w:webHidden/>
              </w:rPr>
              <w:t>22</w:t>
            </w:r>
            <w:r w:rsidR="00CA55AC">
              <w:rPr>
                <w:noProof/>
                <w:webHidden/>
              </w:rPr>
              <w:fldChar w:fldCharType="end"/>
            </w:r>
          </w:hyperlink>
        </w:p>
        <w:p w14:paraId="560161CB" w14:textId="42D421FB" w:rsidR="00CA55AC" w:rsidRDefault="00037366">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Pr>
                <w:noProof/>
                <w:webHidden/>
              </w:rPr>
              <w:t>22</w:t>
            </w:r>
            <w:r w:rsidR="00CA55AC">
              <w:rPr>
                <w:noProof/>
                <w:webHidden/>
              </w:rPr>
              <w:fldChar w:fldCharType="end"/>
            </w:r>
          </w:hyperlink>
        </w:p>
        <w:p w14:paraId="0E118536" w14:textId="2D4883BE" w:rsidR="00CA55AC" w:rsidRDefault="00037366">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Pr>
                <w:noProof/>
                <w:webHidden/>
              </w:rPr>
              <w:t>23</w:t>
            </w:r>
            <w:r w:rsidR="00CA55AC">
              <w:rPr>
                <w:noProof/>
                <w:webHidden/>
              </w:rPr>
              <w:fldChar w:fldCharType="end"/>
            </w:r>
          </w:hyperlink>
        </w:p>
        <w:p w14:paraId="513021A3" w14:textId="6C5F1359"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Pr>
                <w:noProof/>
                <w:webHidden/>
              </w:rPr>
              <w:t>23</w:t>
            </w:r>
            <w:r w:rsidR="00CA55AC">
              <w:rPr>
                <w:noProof/>
                <w:webHidden/>
              </w:rPr>
              <w:fldChar w:fldCharType="end"/>
            </w:r>
          </w:hyperlink>
        </w:p>
        <w:p w14:paraId="3E874CD2" w14:textId="4CB9D56A"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Pr>
                <w:noProof/>
                <w:webHidden/>
              </w:rPr>
              <w:t>25</w:t>
            </w:r>
            <w:r w:rsidR="00CA55AC">
              <w:rPr>
                <w:noProof/>
                <w:webHidden/>
              </w:rPr>
              <w:fldChar w:fldCharType="end"/>
            </w:r>
          </w:hyperlink>
        </w:p>
        <w:p w14:paraId="679AEFA0" w14:textId="16E02B5F" w:rsidR="00CA55AC" w:rsidRDefault="00037366">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Pr>
                <w:noProof/>
                <w:webHidden/>
              </w:rPr>
              <w:t>28</w:t>
            </w:r>
            <w:r w:rsidR="00CA55AC">
              <w:rPr>
                <w:noProof/>
                <w:webHidden/>
              </w:rPr>
              <w:fldChar w:fldCharType="end"/>
            </w:r>
          </w:hyperlink>
        </w:p>
        <w:p w14:paraId="3DE7B713" w14:textId="02668159"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Pr>
                <w:noProof/>
                <w:webHidden/>
              </w:rPr>
              <w:t>28</w:t>
            </w:r>
            <w:r w:rsidR="00CA55AC">
              <w:rPr>
                <w:noProof/>
                <w:webHidden/>
              </w:rPr>
              <w:fldChar w:fldCharType="end"/>
            </w:r>
          </w:hyperlink>
        </w:p>
        <w:p w14:paraId="7D672798" w14:textId="1F398A2E"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Pr>
                <w:noProof/>
                <w:webHidden/>
              </w:rPr>
              <w:t>28</w:t>
            </w:r>
            <w:r w:rsidR="00CA55AC">
              <w:rPr>
                <w:noProof/>
                <w:webHidden/>
              </w:rPr>
              <w:fldChar w:fldCharType="end"/>
            </w:r>
          </w:hyperlink>
        </w:p>
        <w:p w14:paraId="7966EE4C" w14:textId="4EC615A0"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Pr>
                <w:noProof/>
                <w:webHidden/>
              </w:rPr>
              <w:t>30</w:t>
            </w:r>
            <w:r w:rsidR="00CA55AC">
              <w:rPr>
                <w:noProof/>
                <w:webHidden/>
              </w:rPr>
              <w:fldChar w:fldCharType="end"/>
            </w:r>
          </w:hyperlink>
        </w:p>
        <w:p w14:paraId="7CD0D204" w14:textId="3358DD78"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Pr>
                <w:noProof/>
                <w:webHidden/>
              </w:rPr>
              <w:t>30</w:t>
            </w:r>
            <w:r w:rsidR="00CA55AC">
              <w:rPr>
                <w:noProof/>
                <w:webHidden/>
              </w:rPr>
              <w:fldChar w:fldCharType="end"/>
            </w:r>
          </w:hyperlink>
        </w:p>
        <w:p w14:paraId="7215DFC2" w14:textId="56A12839"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Pr>
                <w:noProof/>
                <w:webHidden/>
              </w:rPr>
              <w:t>31</w:t>
            </w:r>
            <w:r w:rsidR="00CA55AC">
              <w:rPr>
                <w:noProof/>
                <w:webHidden/>
              </w:rPr>
              <w:fldChar w:fldCharType="end"/>
            </w:r>
          </w:hyperlink>
        </w:p>
        <w:p w14:paraId="4C35FC81" w14:textId="74B01576" w:rsidR="00CA55AC" w:rsidRDefault="00037366">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Pr>
                <w:noProof/>
                <w:webHidden/>
              </w:rPr>
              <w:t>31</w:t>
            </w:r>
            <w:r w:rsidR="00CA55AC">
              <w:rPr>
                <w:noProof/>
                <w:webHidden/>
              </w:rPr>
              <w:fldChar w:fldCharType="end"/>
            </w:r>
          </w:hyperlink>
        </w:p>
        <w:p w14:paraId="4E24B169" w14:textId="4A69A5E0" w:rsidR="00CA55AC" w:rsidRDefault="00037366">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Pr>
                <w:noProof/>
                <w:webHidden/>
              </w:rPr>
              <w:t>32</w:t>
            </w:r>
            <w:r w:rsidR="00CA55AC">
              <w:rPr>
                <w:noProof/>
                <w:webHidden/>
              </w:rPr>
              <w:fldChar w:fldCharType="end"/>
            </w:r>
          </w:hyperlink>
        </w:p>
        <w:p w14:paraId="70B6ED19" w14:textId="6452AA44" w:rsidR="00CA55AC" w:rsidRDefault="00037366">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Pr>
                <w:noProof/>
                <w:webHidden/>
              </w:rPr>
              <w:t>32</w:t>
            </w:r>
            <w:r w:rsidR="00CA55AC">
              <w:rPr>
                <w:noProof/>
                <w:webHidden/>
              </w:rPr>
              <w:fldChar w:fldCharType="end"/>
            </w:r>
          </w:hyperlink>
        </w:p>
        <w:p w14:paraId="34B2BDC3" w14:textId="012099C4"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Pr>
                <w:noProof/>
                <w:webHidden/>
              </w:rPr>
              <w:t>32</w:t>
            </w:r>
            <w:r w:rsidR="00CA55AC">
              <w:rPr>
                <w:noProof/>
                <w:webHidden/>
              </w:rPr>
              <w:fldChar w:fldCharType="end"/>
            </w:r>
          </w:hyperlink>
        </w:p>
        <w:p w14:paraId="4826A80C" w14:textId="52B12F7F"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Pr>
                <w:noProof/>
                <w:webHidden/>
              </w:rPr>
              <w:t>33</w:t>
            </w:r>
            <w:r w:rsidR="00CA55AC">
              <w:rPr>
                <w:noProof/>
                <w:webHidden/>
              </w:rPr>
              <w:fldChar w:fldCharType="end"/>
            </w:r>
          </w:hyperlink>
        </w:p>
        <w:p w14:paraId="0E09B5C5" w14:textId="7ECA2ED1"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Pr>
                <w:noProof/>
                <w:webHidden/>
              </w:rPr>
              <w:t>34</w:t>
            </w:r>
            <w:r w:rsidR="00CA55AC">
              <w:rPr>
                <w:noProof/>
                <w:webHidden/>
              </w:rPr>
              <w:fldChar w:fldCharType="end"/>
            </w:r>
          </w:hyperlink>
        </w:p>
        <w:p w14:paraId="258EFF24" w14:textId="3098B0E9"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Pr>
                <w:noProof/>
                <w:webHidden/>
              </w:rPr>
              <w:t>35</w:t>
            </w:r>
            <w:r w:rsidR="00CA55AC">
              <w:rPr>
                <w:noProof/>
                <w:webHidden/>
              </w:rPr>
              <w:fldChar w:fldCharType="end"/>
            </w:r>
          </w:hyperlink>
        </w:p>
        <w:p w14:paraId="79DEC0DF" w14:textId="41530E06" w:rsidR="00CA55AC" w:rsidRDefault="00037366">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Pr>
                <w:noProof/>
                <w:webHidden/>
              </w:rPr>
              <w:t>35</w:t>
            </w:r>
            <w:r w:rsidR="00CA55AC">
              <w:rPr>
                <w:noProof/>
                <w:webHidden/>
              </w:rPr>
              <w:fldChar w:fldCharType="end"/>
            </w:r>
          </w:hyperlink>
        </w:p>
        <w:p w14:paraId="719A1F13" w14:textId="08E9FA8B" w:rsidR="00CA55AC" w:rsidRDefault="00037366">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Pr>
                <w:noProof/>
                <w:webHidden/>
              </w:rPr>
              <w:t>35</w:t>
            </w:r>
            <w:r w:rsidR="00CA55AC">
              <w:rPr>
                <w:noProof/>
                <w:webHidden/>
              </w:rPr>
              <w:fldChar w:fldCharType="end"/>
            </w:r>
          </w:hyperlink>
        </w:p>
        <w:p w14:paraId="40A703AE" w14:textId="3150128C" w:rsidR="00CA55AC" w:rsidRDefault="00037366">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Pr>
                <w:noProof/>
                <w:webHidden/>
              </w:rPr>
              <w:t>36</w:t>
            </w:r>
            <w:r w:rsidR="00CA55AC">
              <w:rPr>
                <w:noProof/>
                <w:webHidden/>
              </w:rPr>
              <w:fldChar w:fldCharType="end"/>
            </w:r>
          </w:hyperlink>
        </w:p>
        <w:p w14:paraId="6244F3B7" w14:textId="3DB31A7A"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Pr>
                <w:noProof/>
                <w:webHidden/>
              </w:rPr>
              <w:t>36</w:t>
            </w:r>
            <w:r w:rsidR="00CA55AC">
              <w:rPr>
                <w:noProof/>
                <w:webHidden/>
              </w:rPr>
              <w:fldChar w:fldCharType="end"/>
            </w:r>
          </w:hyperlink>
        </w:p>
        <w:p w14:paraId="0A469497" w14:textId="26C9B45C"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Pr>
                <w:noProof/>
                <w:webHidden/>
              </w:rPr>
              <w:t>36</w:t>
            </w:r>
            <w:r w:rsidR="00CA55AC">
              <w:rPr>
                <w:noProof/>
                <w:webHidden/>
              </w:rPr>
              <w:fldChar w:fldCharType="end"/>
            </w:r>
          </w:hyperlink>
        </w:p>
        <w:p w14:paraId="50BF27EA" w14:textId="11413223"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Pr>
                <w:noProof/>
                <w:webHidden/>
              </w:rPr>
              <w:t>37</w:t>
            </w:r>
            <w:r w:rsidR="00CA55AC">
              <w:rPr>
                <w:noProof/>
                <w:webHidden/>
              </w:rPr>
              <w:fldChar w:fldCharType="end"/>
            </w:r>
          </w:hyperlink>
        </w:p>
        <w:p w14:paraId="506B2BA6" w14:textId="17ECC679" w:rsidR="00CA55AC" w:rsidRDefault="00037366">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Pr>
                <w:noProof/>
                <w:webHidden/>
              </w:rPr>
              <w:t>37</w:t>
            </w:r>
            <w:r w:rsidR="00CA55AC">
              <w:rPr>
                <w:noProof/>
                <w:webHidden/>
              </w:rPr>
              <w:fldChar w:fldCharType="end"/>
            </w:r>
          </w:hyperlink>
        </w:p>
        <w:p w14:paraId="3A7671DF" w14:textId="5D0C6814"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Pr>
                <w:noProof/>
                <w:webHidden/>
              </w:rPr>
              <w:t>40</w:t>
            </w:r>
            <w:r w:rsidR="00CA55AC">
              <w:rPr>
                <w:noProof/>
                <w:webHidden/>
              </w:rPr>
              <w:fldChar w:fldCharType="end"/>
            </w:r>
          </w:hyperlink>
        </w:p>
        <w:p w14:paraId="6CFB476F" w14:textId="19775B85"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Pr>
                <w:noProof/>
                <w:webHidden/>
              </w:rPr>
              <w:t>41</w:t>
            </w:r>
            <w:r w:rsidR="00CA55AC">
              <w:rPr>
                <w:noProof/>
                <w:webHidden/>
              </w:rPr>
              <w:fldChar w:fldCharType="end"/>
            </w:r>
          </w:hyperlink>
        </w:p>
        <w:p w14:paraId="7EF05BD7" w14:textId="4EF0F781" w:rsidR="00CA55AC" w:rsidRDefault="00037366">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Pr>
                <w:noProof/>
                <w:webHidden/>
              </w:rPr>
              <w:t>43</w:t>
            </w:r>
            <w:r w:rsidR="00CA55AC">
              <w:rPr>
                <w:noProof/>
                <w:webHidden/>
              </w:rPr>
              <w:fldChar w:fldCharType="end"/>
            </w:r>
          </w:hyperlink>
        </w:p>
        <w:p w14:paraId="6600444F" w14:textId="6955D7BF"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Pr>
                <w:noProof/>
                <w:webHidden/>
              </w:rPr>
              <w:t>43</w:t>
            </w:r>
            <w:r w:rsidR="00CA55AC">
              <w:rPr>
                <w:noProof/>
                <w:webHidden/>
              </w:rPr>
              <w:fldChar w:fldCharType="end"/>
            </w:r>
          </w:hyperlink>
        </w:p>
        <w:p w14:paraId="3349789F" w14:textId="22CC523D"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Pr>
                <w:noProof/>
                <w:webHidden/>
              </w:rPr>
              <w:t>43</w:t>
            </w:r>
            <w:r w:rsidR="00CA55AC">
              <w:rPr>
                <w:noProof/>
                <w:webHidden/>
              </w:rPr>
              <w:fldChar w:fldCharType="end"/>
            </w:r>
          </w:hyperlink>
        </w:p>
        <w:p w14:paraId="24A53126" w14:textId="0B1CA30F"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Pr>
                <w:noProof/>
                <w:webHidden/>
              </w:rPr>
              <w:t>43</w:t>
            </w:r>
            <w:r w:rsidR="00CA55AC">
              <w:rPr>
                <w:noProof/>
                <w:webHidden/>
              </w:rPr>
              <w:fldChar w:fldCharType="end"/>
            </w:r>
          </w:hyperlink>
        </w:p>
        <w:p w14:paraId="705B39EC" w14:textId="2473E2B8"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Pr>
                <w:noProof/>
                <w:webHidden/>
              </w:rPr>
              <w:t>44</w:t>
            </w:r>
            <w:r w:rsidR="00CA55AC">
              <w:rPr>
                <w:noProof/>
                <w:webHidden/>
              </w:rPr>
              <w:fldChar w:fldCharType="end"/>
            </w:r>
          </w:hyperlink>
        </w:p>
        <w:p w14:paraId="76C9F8A2" w14:textId="3E007AF2"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Pr>
                <w:noProof/>
                <w:webHidden/>
              </w:rPr>
              <w:t>46</w:t>
            </w:r>
            <w:r w:rsidR="00CA55AC">
              <w:rPr>
                <w:noProof/>
                <w:webHidden/>
              </w:rPr>
              <w:fldChar w:fldCharType="end"/>
            </w:r>
          </w:hyperlink>
        </w:p>
        <w:p w14:paraId="3D546041" w14:textId="52376E03"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Pr>
                <w:noProof/>
                <w:webHidden/>
              </w:rPr>
              <w:t>47</w:t>
            </w:r>
            <w:r w:rsidR="00CA55AC">
              <w:rPr>
                <w:noProof/>
                <w:webHidden/>
              </w:rPr>
              <w:fldChar w:fldCharType="end"/>
            </w:r>
          </w:hyperlink>
        </w:p>
        <w:p w14:paraId="68FD6BC3" w14:textId="758F648B"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Pr>
                <w:noProof/>
                <w:webHidden/>
              </w:rPr>
              <w:t>48</w:t>
            </w:r>
            <w:r w:rsidR="00CA55AC">
              <w:rPr>
                <w:noProof/>
                <w:webHidden/>
              </w:rPr>
              <w:fldChar w:fldCharType="end"/>
            </w:r>
          </w:hyperlink>
        </w:p>
        <w:p w14:paraId="5D1C02FC" w14:textId="3EC115E6"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Pr>
                <w:noProof/>
                <w:webHidden/>
              </w:rPr>
              <w:t>49</w:t>
            </w:r>
            <w:r w:rsidR="00CA55AC">
              <w:rPr>
                <w:noProof/>
                <w:webHidden/>
              </w:rPr>
              <w:fldChar w:fldCharType="end"/>
            </w:r>
          </w:hyperlink>
        </w:p>
        <w:p w14:paraId="16AB7403" w14:textId="0052A883" w:rsidR="00CA55AC" w:rsidRDefault="00037366">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Pr>
                <w:noProof/>
                <w:webHidden/>
              </w:rPr>
              <w:t>51</w:t>
            </w:r>
            <w:r w:rsidR="00CA55AC">
              <w:rPr>
                <w:noProof/>
                <w:webHidden/>
              </w:rPr>
              <w:fldChar w:fldCharType="end"/>
            </w:r>
          </w:hyperlink>
        </w:p>
        <w:p w14:paraId="4A8E513C" w14:textId="6065D1D7"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Pr>
                <w:noProof/>
                <w:webHidden/>
              </w:rPr>
              <w:t>51</w:t>
            </w:r>
            <w:r w:rsidR="00CA55AC">
              <w:rPr>
                <w:noProof/>
                <w:webHidden/>
              </w:rPr>
              <w:fldChar w:fldCharType="end"/>
            </w:r>
          </w:hyperlink>
        </w:p>
        <w:p w14:paraId="50CF42D6" w14:textId="782E7ABC"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Pr>
                <w:noProof/>
                <w:webHidden/>
              </w:rPr>
              <w:t>51</w:t>
            </w:r>
            <w:r w:rsidR="00CA55AC">
              <w:rPr>
                <w:noProof/>
                <w:webHidden/>
              </w:rPr>
              <w:fldChar w:fldCharType="end"/>
            </w:r>
          </w:hyperlink>
        </w:p>
        <w:p w14:paraId="3A43F5FE" w14:textId="4677D9E7" w:rsidR="00CA55AC" w:rsidRDefault="00037366">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Pr>
                <w:noProof/>
                <w:webHidden/>
              </w:rPr>
              <w:t>52</w:t>
            </w:r>
            <w:r w:rsidR="00CA55AC">
              <w:rPr>
                <w:noProof/>
                <w:webHidden/>
              </w:rPr>
              <w:fldChar w:fldCharType="end"/>
            </w:r>
          </w:hyperlink>
        </w:p>
        <w:p w14:paraId="5C40DA7A" w14:textId="403D7F2C" w:rsidR="00CA55AC" w:rsidRDefault="00037366">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Pr>
                <w:noProof/>
                <w:webHidden/>
              </w:rPr>
              <w:t>56</w:t>
            </w:r>
            <w:r w:rsidR="00CA55AC">
              <w:rPr>
                <w:noProof/>
                <w:webHidden/>
              </w:rPr>
              <w:fldChar w:fldCharType="end"/>
            </w:r>
          </w:hyperlink>
        </w:p>
        <w:p w14:paraId="3F0A65EB" w14:textId="69BE0EF7" w:rsidR="00CA55AC" w:rsidRDefault="00037366">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Pr>
                <w:noProof/>
                <w:webHidden/>
              </w:rPr>
              <w:t>60</w:t>
            </w:r>
            <w:r w:rsidR="00CA55AC">
              <w:rPr>
                <w:noProof/>
                <w:webHidden/>
              </w:rPr>
              <w:fldChar w:fldCharType="end"/>
            </w:r>
          </w:hyperlink>
        </w:p>
        <w:p w14:paraId="0CF4BBEB" w14:textId="2C4971F4" w:rsidR="00CA55AC" w:rsidRDefault="00037366">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Pr>
                <w:noProof/>
                <w:webHidden/>
              </w:rPr>
              <w:t>62</w:t>
            </w:r>
            <w:r w:rsidR="00CA55AC">
              <w:rPr>
                <w:noProof/>
                <w:webHidden/>
              </w:rPr>
              <w:fldChar w:fldCharType="end"/>
            </w:r>
          </w:hyperlink>
        </w:p>
        <w:p w14:paraId="23D9EE28" w14:textId="1C44D99F" w:rsidR="00CA55AC" w:rsidRDefault="00037366">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Pr>
                <w:noProof/>
                <w:webHidden/>
              </w:rPr>
              <w:t>65</w:t>
            </w:r>
            <w:r w:rsidR="00CA55AC">
              <w:rPr>
                <w:noProof/>
                <w:webHidden/>
              </w:rPr>
              <w:fldChar w:fldCharType="end"/>
            </w:r>
          </w:hyperlink>
        </w:p>
        <w:p w14:paraId="7A922874" w14:textId="5160598E"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Pr>
                <w:noProof/>
                <w:webHidden/>
              </w:rPr>
              <w:t>65</w:t>
            </w:r>
            <w:r w:rsidR="00CA55AC">
              <w:rPr>
                <w:noProof/>
                <w:webHidden/>
              </w:rPr>
              <w:fldChar w:fldCharType="end"/>
            </w:r>
          </w:hyperlink>
        </w:p>
        <w:p w14:paraId="5426E59F" w14:textId="756ABDC4" w:rsidR="00CA55AC" w:rsidRDefault="00037366">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Pr>
                <w:noProof/>
                <w:webHidden/>
              </w:rPr>
              <w:t>66</w:t>
            </w:r>
            <w:r w:rsidR="00CA55AC">
              <w:rPr>
                <w:noProof/>
                <w:webHidden/>
              </w:rPr>
              <w:fldChar w:fldCharType="end"/>
            </w:r>
          </w:hyperlink>
        </w:p>
        <w:p w14:paraId="7343EBC9" w14:textId="438DDF91" w:rsidR="00CA55AC" w:rsidRDefault="00037366">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Pr>
                <w:noProof/>
                <w:webHidden/>
              </w:rPr>
              <w:t>68</w:t>
            </w:r>
            <w:r w:rsidR="00CA55AC">
              <w:rPr>
                <w:noProof/>
                <w:webHidden/>
              </w:rPr>
              <w:fldChar w:fldCharType="end"/>
            </w:r>
          </w:hyperlink>
        </w:p>
        <w:p w14:paraId="0FB974DC" w14:textId="3EC13661" w:rsidR="00CA55AC" w:rsidRDefault="00037366">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Pr>
                <w:noProof/>
                <w:webHidden/>
              </w:rPr>
              <w:t>74</w:t>
            </w:r>
            <w:r w:rsidR="00CA55AC">
              <w:rPr>
                <w:noProof/>
                <w:webHidden/>
              </w:rPr>
              <w:fldChar w:fldCharType="end"/>
            </w:r>
          </w:hyperlink>
        </w:p>
        <w:p w14:paraId="58C4D2B1" w14:textId="396B8C42" w:rsidR="00CA55AC" w:rsidRDefault="00037366">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Pr>
                <w:noProof/>
                <w:webHidden/>
              </w:rPr>
              <w:t>74</w:t>
            </w:r>
            <w:r w:rsidR="00CA55AC">
              <w:rPr>
                <w:noProof/>
                <w:webHidden/>
              </w:rPr>
              <w:fldChar w:fldCharType="end"/>
            </w:r>
          </w:hyperlink>
        </w:p>
        <w:p w14:paraId="11D3C80A" w14:textId="3FF0F3A1" w:rsidR="00CA55AC" w:rsidRDefault="00037366">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Pr>
                <w:noProof/>
                <w:webHidden/>
              </w:rPr>
              <w:t>76</w:t>
            </w:r>
            <w:r w:rsidR="00CA55AC">
              <w:rPr>
                <w:noProof/>
                <w:webHidden/>
              </w:rPr>
              <w:fldChar w:fldCharType="end"/>
            </w:r>
          </w:hyperlink>
        </w:p>
        <w:p w14:paraId="04ADE527" w14:textId="5603EA2C" w:rsidR="00CA55AC" w:rsidRDefault="00037366">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Pr>
                <w:noProof/>
                <w:webHidden/>
              </w:rPr>
              <w:t>80</w:t>
            </w:r>
            <w:r w:rsidR="00CA55AC">
              <w:rPr>
                <w:noProof/>
                <w:webHidden/>
              </w:rPr>
              <w:fldChar w:fldCharType="end"/>
            </w:r>
          </w:hyperlink>
        </w:p>
        <w:p w14:paraId="1E3CC184" w14:textId="5AED8840" w:rsidR="00CA55AC" w:rsidRDefault="00037366">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Pr>
                <w:noProof/>
                <w:webHidden/>
              </w:rPr>
              <w:t>82</w:t>
            </w:r>
            <w:r w:rsidR="00CA55AC">
              <w:rPr>
                <w:noProof/>
                <w:webHidden/>
              </w:rPr>
              <w:fldChar w:fldCharType="end"/>
            </w:r>
          </w:hyperlink>
        </w:p>
        <w:p w14:paraId="1BD8AF36" w14:textId="00442046" w:rsidR="00CA55AC" w:rsidRDefault="00037366">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Pr>
            <w:noProof/>
            <w:webHidden/>
          </w:rPr>
          <w:t>17</w:t>
        </w:r>
        <w:r w:rsidR="00507715">
          <w:rPr>
            <w:noProof/>
            <w:webHidden/>
          </w:rPr>
          <w:fldChar w:fldCharType="end"/>
        </w:r>
      </w:hyperlink>
    </w:p>
    <w:p w14:paraId="126FB0ED" w14:textId="5DB85E3F"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Pr>
            <w:noProof/>
            <w:webHidden/>
          </w:rPr>
          <w:t>25</w:t>
        </w:r>
        <w:r w:rsidR="00507715">
          <w:rPr>
            <w:noProof/>
            <w:webHidden/>
          </w:rPr>
          <w:fldChar w:fldCharType="end"/>
        </w:r>
      </w:hyperlink>
    </w:p>
    <w:p w14:paraId="61E32D6B" w14:textId="19CF39EE"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Pr>
            <w:noProof/>
            <w:webHidden/>
          </w:rPr>
          <w:t>29</w:t>
        </w:r>
        <w:r w:rsidR="00507715">
          <w:rPr>
            <w:noProof/>
            <w:webHidden/>
          </w:rPr>
          <w:fldChar w:fldCharType="end"/>
        </w:r>
      </w:hyperlink>
    </w:p>
    <w:p w14:paraId="635239FC" w14:textId="7341FCDF"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Pr>
            <w:noProof/>
            <w:webHidden/>
          </w:rPr>
          <w:t>30</w:t>
        </w:r>
        <w:r w:rsidR="00507715">
          <w:rPr>
            <w:noProof/>
            <w:webHidden/>
          </w:rPr>
          <w:fldChar w:fldCharType="end"/>
        </w:r>
      </w:hyperlink>
    </w:p>
    <w:p w14:paraId="648769C3" w14:textId="171C5CD6"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Pr>
            <w:noProof/>
            <w:webHidden/>
          </w:rPr>
          <w:t>42</w:t>
        </w:r>
        <w:r w:rsidR="00507715">
          <w:rPr>
            <w:noProof/>
            <w:webHidden/>
          </w:rPr>
          <w:fldChar w:fldCharType="end"/>
        </w:r>
      </w:hyperlink>
    </w:p>
    <w:p w14:paraId="39F1494A" w14:textId="59FA952D"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Pr>
            <w:noProof/>
            <w:webHidden/>
          </w:rPr>
          <w:t>45</w:t>
        </w:r>
        <w:r w:rsidR="00507715">
          <w:rPr>
            <w:noProof/>
            <w:webHidden/>
          </w:rPr>
          <w:fldChar w:fldCharType="end"/>
        </w:r>
      </w:hyperlink>
    </w:p>
    <w:p w14:paraId="7895617D" w14:textId="2D597764"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Pr>
            <w:noProof/>
            <w:webHidden/>
          </w:rPr>
          <w:t>49</w:t>
        </w:r>
        <w:r w:rsidR="00507715">
          <w:rPr>
            <w:noProof/>
            <w:webHidden/>
          </w:rPr>
          <w:fldChar w:fldCharType="end"/>
        </w:r>
      </w:hyperlink>
    </w:p>
    <w:p w14:paraId="15C9EECD" w14:textId="05F97CB6"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Pr>
            <w:noProof/>
            <w:webHidden/>
          </w:rPr>
          <w:t>52</w:t>
        </w:r>
        <w:r w:rsidR="00507715">
          <w:rPr>
            <w:noProof/>
            <w:webHidden/>
          </w:rPr>
          <w:fldChar w:fldCharType="end"/>
        </w:r>
      </w:hyperlink>
    </w:p>
    <w:p w14:paraId="7EDAE1A5" w14:textId="4EC815F9"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Pr>
            <w:noProof/>
            <w:webHidden/>
          </w:rPr>
          <w:t>58</w:t>
        </w:r>
        <w:r w:rsidR="00507715">
          <w:rPr>
            <w:noProof/>
            <w:webHidden/>
          </w:rPr>
          <w:fldChar w:fldCharType="end"/>
        </w:r>
      </w:hyperlink>
    </w:p>
    <w:p w14:paraId="2E0F7978" w14:textId="2EB656CC" w:rsidR="00507715" w:rsidRDefault="00037366">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037366">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Pr>
            <w:noProof/>
            <w:webHidden/>
          </w:rPr>
          <w:t>3</w:t>
        </w:r>
        <w:r w:rsidR="005D5DCB">
          <w:rPr>
            <w:noProof/>
            <w:webHidden/>
          </w:rPr>
          <w:fldChar w:fldCharType="end"/>
        </w:r>
      </w:hyperlink>
    </w:p>
    <w:p w14:paraId="1BD5C5A5" w14:textId="6EDF3D7C" w:rsidR="005D5DCB" w:rsidRDefault="00037366">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Pr>
            <w:noProof/>
            <w:webHidden/>
          </w:rPr>
          <w:t>12</w:t>
        </w:r>
        <w:r w:rsidR="005D5DCB">
          <w:rPr>
            <w:noProof/>
            <w:webHidden/>
          </w:rPr>
          <w:fldChar w:fldCharType="end"/>
        </w:r>
      </w:hyperlink>
    </w:p>
    <w:p w14:paraId="730C0036" w14:textId="02CFF386" w:rsidR="005D5DCB" w:rsidRDefault="00037366">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Pr>
            <w:noProof/>
            <w:webHidden/>
          </w:rPr>
          <w:t>15</w:t>
        </w:r>
        <w:r w:rsidR="005D5DCB">
          <w:rPr>
            <w:noProof/>
            <w:webHidden/>
          </w:rPr>
          <w:fldChar w:fldCharType="end"/>
        </w:r>
      </w:hyperlink>
    </w:p>
    <w:p w14:paraId="2E711D71" w14:textId="5E944978"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Pr>
            <w:noProof/>
            <w:webHidden/>
          </w:rPr>
          <w:t>17</w:t>
        </w:r>
        <w:r w:rsidR="005D5DCB">
          <w:rPr>
            <w:noProof/>
            <w:webHidden/>
          </w:rPr>
          <w:fldChar w:fldCharType="end"/>
        </w:r>
      </w:hyperlink>
    </w:p>
    <w:p w14:paraId="44833B69" w14:textId="3D779808" w:rsidR="005D5DCB" w:rsidRDefault="00037366">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Pr>
            <w:noProof/>
            <w:webHidden/>
          </w:rPr>
          <w:t>18</w:t>
        </w:r>
        <w:r w:rsidR="005D5DCB">
          <w:rPr>
            <w:noProof/>
            <w:webHidden/>
          </w:rPr>
          <w:fldChar w:fldCharType="end"/>
        </w:r>
      </w:hyperlink>
    </w:p>
    <w:p w14:paraId="798B104B" w14:textId="77A94D68" w:rsidR="005D5DCB" w:rsidRDefault="00037366">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Pr>
            <w:noProof/>
            <w:webHidden/>
          </w:rPr>
          <w:t>20</w:t>
        </w:r>
        <w:r w:rsidR="005D5DCB">
          <w:rPr>
            <w:noProof/>
            <w:webHidden/>
          </w:rPr>
          <w:fldChar w:fldCharType="end"/>
        </w:r>
      </w:hyperlink>
    </w:p>
    <w:p w14:paraId="66FD15B0" w14:textId="149F0C25" w:rsidR="005D5DCB" w:rsidRDefault="00037366">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Pr>
            <w:noProof/>
            <w:webHidden/>
          </w:rPr>
          <w:t>22</w:t>
        </w:r>
        <w:r w:rsidR="005D5DCB">
          <w:rPr>
            <w:noProof/>
            <w:webHidden/>
          </w:rPr>
          <w:fldChar w:fldCharType="end"/>
        </w:r>
      </w:hyperlink>
    </w:p>
    <w:p w14:paraId="1635F84D" w14:textId="395EBCE9"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Pr>
            <w:noProof/>
            <w:webHidden/>
          </w:rPr>
          <w:t>31</w:t>
        </w:r>
        <w:r w:rsidR="005D5DCB">
          <w:rPr>
            <w:noProof/>
            <w:webHidden/>
          </w:rPr>
          <w:fldChar w:fldCharType="end"/>
        </w:r>
      </w:hyperlink>
    </w:p>
    <w:p w14:paraId="2F836303" w14:textId="5282D96F"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Pr>
            <w:noProof/>
            <w:webHidden/>
          </w:rPr>
          <w:t>33</w:t>
        </w:r>
        <w:r w:rsidR="005D5DCB">
          <w:rPr>
            <w:noProof/>
            <w:webHidden/>
          </w:rPr>
          <w:fldChar w:fldCharType="end"/>
        </w:r>
      </w:hyperlink>
    </w:p>
    <w:p w14:paraId="5E7A370A" w14:textId="2089F0C5"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Pr>
            <w:noProof/>
            <w:webHidden/>
          </w:rPr>
          <w:t>36</w:t>
        </w:r>
        <w:r w:rsidR="005D5DCB">
          <w:rPr>
            <w:noProof/>
            <w:webHidden/>
          </w:rPr>
          <w:fldChar w:fldCharType="end"/>
        </w:r>
      </w:hyperlink>
    </w:p>
    <w:p w14:paraId="119E6961" w14:textId="3235D2B4"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Pr>
            <w:noProof/>
            <w:webHidden/>
          </w:rPr>
          <w:t>41</w:t>
        </w:r>
        <w:r w:rsidR="005D5DCB">
          <w:rPr>
            <w:noProof/>
            <w:webHidden/>
          </w:rPr>
          <w:fldChar w:fldCharType="end"/>
        </w:r>
      </w:hyperlink>
    </w:p>
    <w:p w14:paraId="053D738D" w14:textId="3581F0C2"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Pr>
            <w:noProof/>
            <w:webHidden/>
          </w:rPr>
          <w:t>52</w:t>
        </w:r>
        <w:r w:rsidR="005D5DCB">
          <w:rPr>
            <w:noProof/>
            <w:webHidden/>
          </w:rPr>
          <w:fldChar w:fldCharType="end"/>
        </w:r>
      </w:hyperlink>
    </w:p>
    <w:p w14:paraId="21869C60" w14:textId="3063A5B3"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Pr>
            <w:noProof/>
            <w:webHidden/>
          </w:rPr>
          <w:t>54</w:t>
        </w:r>
        <w:r w:rsidR="005D5DCB">
          <w:rPr>
            <w:noProof/>
            <w:webHidden/>
          </w:rPr>
          <w:fldChar w:fldCharType="end"/>
        </w:r>
      </w:hyperlink>
    </w:p>
    <w:p w14:paraId="4429D289" w14:textId="02A967CE"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Pr>
            <w:noProof/>
            <w:webHidden/>
          </w:rPr>
          <w:t>55</w:t>
        </w:r>
        <w:r w:rsidR="005D5DCB">
          <w:rPr>
            <w:noProof/>
            <w:webHidden/>
          </w:rPr>
          <w:fldChar w:fldCharType="end"/>
        </w:r>
      </w:hyperlink>
    </w:p>
    <w:p w14:paraId="137EAC70" w14:textId="706C9157"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Pr>
            <w:noProof/>
            <w:webHidden/>
          </w:rPr>
          <w:t>56</w:t>
        </w:r>
        <w:r w:rsidR="005D5DCB">
          <w:rPr>
            <w:noProof/>
            <w:webHidden/>
          </w:rPr>
          <w:fldChar w:fldCharType="end"/>
        </w:r>
      </w:hyperlink>
    </w:p>
    <w:p w14:paraId="7DA9EFEB" w14:textId="6B701E76"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Pr>
            <w:noProof/>
            <w:webHidden/>
          </w:rPr>
          <w:t>57</w:t>
        </w:r>
        <w:r w:rsidR="005D5DCB">
          <w:rPr>
            <w:noProof/>
            <w:webHidden/>
          </w:rPr>
          <w:fldChar w:fldCharType="end"/>
        </w:r>
      </w:hyperlink>
    </w:p>
    <w:p w14:paraId="7B660327" w14:textId="01B97AC7"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Pr>
            <w:noProof/>
            <w:webHidden/>
          </w:rPr>
          <w:t>58</w:t>
        </w:r>
        <w:r w:rsidR="005D5DCB">
          <w:rPr>
            <w:noProof/>
            <w:webHidden/>
          </w:rPr>
          <w:fldChar w:fldCharType="end"/>
        </w:r>
      </w:hyperlink>
    </w:p>
    <w:p w14:paraId="1393E7E1" w14:textId="176CA4FF"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Pr>
            <w:noProof/>
            <w:webHidden/>
          </w:rPr>
          <w:t>59</w:t>
        </w:r>
        <w:r w:rsidR="005D5DCB">
          <w:rPr>
            <w:noProof/>
            <w:webHidden/>
          </w:rPr>
          <w:fldChar w:fldCharType="end"/>
        </w:r>
      </w:hyperlink>
    </w:p>
    <w:p w14:paraId="2C336E31" w14:textId="019E6559"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Pr>
            <w:noProof/>
            <w:webHidden/>
          </w:rPr>
          <w:t>61</w:t>
        </w:r>
        <w:r w:rsidR="005D5DCB">
          <w:rPr>
            <w:noProof/>
            <w:webHidden/>
          </w:rPr>
          <w:fldChar w:fldCharType="end"/>
        </w:r>
      </w:hyperlink>
    </w:p>
    <w:p w14:paraId="4C172445" w14:textId="61B1AB33"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Pr>
            <w:noProof/>
            <w:webHidden/>
          </w:rPr>
          <w:t>62</w:t>
        </w:r>
        <w:r w:rsidR="005D5DCB">
          <w:rPr>
            <w:noProof/>
            <w:webHidden/>
          </w:rPr>
          <w:fldChar w:fldCharType="end"/>
        </w:r>
      </w:hyperlink>
    </w:p>
    <w:p w14:paraId="2ED73612" w14:textId="7245322D" w:rsidR="005D5DCB" w:rsidRDefault="00037366">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proofErr w:type="spellStart"/>
            <w:r w:rsidRPr="00B269F2">
              <w:rPr>
                <w:rFonts w:eastAsia="Times New Roman"/>
                <w:b/>
                <w:bCs/>
                <w:color w:val="000000"/>
              </w:rPr>
              <w:t>ReCycle</w:t>
            </w:r>
            <w:proofErr w:type="spellEnd"/>
            <w:r w:rsidRPr="00B269F2">
              <w:rPr>
                <w:rFonts w:eastAsia="Times New Roman"/>
                <w:b/>
                <w:bCs/>
                <w:color w:val="000000"/>
              </w:rPr>
              <w:t>-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t>ABSTRACT</w:t>
      </w:r>
      <w:bookmarkEnd w:id="9"/>
      <w:r w:rsidRPr="00AF250F">
        <w:rPr>
          <w:caps w:val="0"/>
        </w:rPr>
        <w:t xml:space="preserve"> </w:t>
      </w:r>
    </w:p>
    <w:p w14:paraId="3CA25038" w14:textId="527C2C07" w:rsidR="003D3C84" w:rsidRPr="003B0F7E" w:rsidRDefault="003D3C84" w:rsidP="00D90217">
      <w:pPr>
        <w:spacing w:before="0" w:after="0"/>
        <w:rPr>
          <w:i/>
          <w:iCs/>
        </w:rPr>
      </w:pPr>
      <w:r w:rsidRPr="003B0F7E">
        <w:rPr>
          <w:i/>
          <w:iCs/>
        </w:rPr>
        <w:t>Generative Adversarial Networks (GANs) is a deep learning method that is developed for synthesizing data</w:t>
      </w:r>
      <w:r w:rsidR="00D90217">
        <w:rPr>
          <w:i/>
          <w:iCs/>
        </w:rPr>
        <w:t xml:space="preserve"> </w:t>
      </w:r>
      <w:r w:rsidRPr="003B0F7E">
        <w:rPr>
          <w:i/>
          <w:iCs/>
        </w:rPr>
        <w:t>which</w:t>
      </w:r>
      <w:r w:rsidR="00D90217">
        <w:rPr>
          <w:i/>
          <w:iCs/>
        </w:rPr>
        <w:t>,</w:t>
      </w:r>
      <w:r w:rsidRPr="003B0F7E">
        <w:rPr>
          <w:i/>
          <w:iCs/>
        </w:rPr>
        <w:t xml:space="preserve"> it can be used </w:t>
      </w:r>
      <w:r w:rsidR="00D90217">
        <w:rPr>
          <w:i/>
          <w:iCs/>
        </w:rPr>
        <w:t>in</w:t>
      </w:r>
      <w:r w:rsidRPr="003B0F7E">
        <w:rPr>
          <w:i/>
          <w:iCs/>
        </w:rPr>
        <w:t xml:space="preserve"> image-to-image translations, Video-to-video translation, and video retargeting. However, </w:t>
      </w:r>
      <w:r w:rsidR="00E22EBF" w:rsidRPr="003B0F7E">
        <w:rPr>
          <w:i/>
          <w:iCs/>
        </w:rPr>
        <w:t>to train</w:t>
      </w:r>
      <w:r w:rsidRPr="003B0F7E">
        <w:rPr>
          <w:i/>
          <w:iCs/>
        </w:rPr>
        <w:t xml:space="preserve"> those model</w:t>
      </w:r>
      <w:r w:rsidR="00E22EBF">
        <w:rPr>
          <w:i/>
          <w:iCs/>
        </w:rPr>
        <w:t>s</w:t>
      </w:r>
      <w:r w:rsidRPr="003B0F7E">
        <w:rPr>
          <w:i/>
          <w:iCs/>
        </w:rPr>
        <w:t xml:space="preserve">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Various research has leveraged enormous in image </w:t>
      </w:r>
      <w:r w:rsidR="00E22EBF" w:rsidRPr="003B0F7E">
        <w:rPr>
          <w:i/>
          <w:iCs/>
        </w:rPr>
        <w:t>translation using</w:t>
      </w:r>
      <w:r w:rsidRPr="003B0F7E">
        <w:rPr>
          <w:i/>
          <w:iCs/>
        </w:rPr>
        <w:t xml:space="preserve"> GANs on an unpaired dataset. As far as video translation is concerned, current GAN-based approaches do not entirely leverage space-time knowledge in videos. </w:t>
      </w:r>
    </w:p>
    <w:p w14:paraId="39EC5813" w14:textId="73ABF4CB" w:rsidR="003D3C84" w:rsidRPr="003B0F7E" w:rsidRDefault="003D3C84" w:rsidP="0092506B">
      <w:pPr>
        <w:spacing w:after="0"/>
        <w:rPr>
          <w:i/>
          <w:iCs/>
        </w:rPr>
      </w:pPr>
      <w:r w:rsidRPr="003B0F7E">
        <w:rPr>
          <w:i/>
          <w:iCs/>
        </w:rPr>
        <w:t>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w:t>
      </w:r>
      <w:proofErr w:type="spellStart"/>
      <w:r w:rsidRPr="003B0F7E">
        <w:rPr>
          <w:i/>
          <w:iCs/>
        </w:rPr>
        <w:t>ReCycle</w:t>
      </w:r>
      <w:proofErr w:type="spellEnd"/>
      <w:r w:rsidRPr="003B0F7E">
        <w:rPr>
          <w:i/>
          <w:iCs/>
        </w:rPr>
        <w:t xml:space="preserve">-GAN) to enhance spatial-temporal video translation. </w:t>
      </w:r>
      <w:proofErr w:type="gramStart"/>
      <w:r w:rsidRPr="00D90217">
        <w:rPr>
          <w:i/>
          <w:iCs/>
          <w:highlight w:val="yellow"/>
        </w:rPr>
        <w:t>In particular, previous</w:t>
      </w:r>
      <w:proofErr w:type="gramEnd"/>
      <w:r w:rsidRPr="00D90217">
        <w:rPr>
          <w:i/>
          <w:iCs/>
          <w:highlight w:val="yellow"/>
        </w:rPr>
        <w:t xml:space="preserve"> methods suffer from Object disappearance, Object dislocation, and flickering Artifacts</w:t>
      </w:r>
      <w:r w:rsidRPr="003B0F7E">
        <w:rPr>
          <w:i/>
          <w:iCs/>
        </w:rPr>
        <w:t xml:space="preserve">. To Mitigate these issues, this work </w:t>
      </w:r>
      <w:proofErr w:type="gramStart"/>
      <w:r w:rsidRPr="003B0F7E">
        <w:rPr>
          <w:i/>
          <w:iCs/>
        </w:rPr>
        <w:t>add</w:t>
      </w:r>
      <w:proofErr w:type="gramEnd"/>
      <w:r w:rsidR="00E22EBF">
        <w:rPr>
          <w:i/>
          <w:iCs/>
        </w:rPr>
        <w:t xml:space="preserve"> learning </w:t>
      </w:r>
      <w:r w:rsidR="0023013F">
        <w:rPr>
          <w:i/>
          <w:iCs/>
        </w:rPr>
        <w:t>constraint</w:t>
      </w:r>
      <w:r w:rsidRPr="003B0F7E">
        <w:rPr>
          <w:i/>
          <w:iCs/>
        </w:rPr>
        <w:t xml:space="preserve"> </w:t>
      </w:r>
      <w:r w:rsidR="0023013F">
        <w:rPr>
          <w:i/>
          <w:iCs/>
        </w:rPr>
        <w:t xml:space="preserve">on </w:t>
      </w:r>
      <w:r w:rsidRPr="003B0F7E">
        <w:rPr>
          <w:i/>
          <w:iCs/>
        </w:rPr>
        <w:t xml:space="preserve">Cycle GAN and </w:t>
      </w:r>
      <w:proofErr w:type="spellStart"/>
      <w:r w:rsidRPr="003B0F7E">
        <w:rPr>
          <w:i/>
          <w:iCs/>
        </w:rPr>
        <w:t>ReCycle</w:t>
      </w:r>
      <w:proofErr w:type="spellEnd"/>
      <w:r w:rsidRPr="003B0F7E">
        <w:rPr>
          <w:i/>
          <w:iCs/>
        </w:rPr>
        <w:t xml:space="preserve"> GAN to generate more temporal consistent videos. </w:t>
      </w:r>
    </w:p>
    <w:p w14:paraId="3AFBA1AD" w14:textId="38A8F08C"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w:t>
      </w:r>
      <w:r w:rsidR="00D90217">
        <w:rPr>
          <w:i/>
          <w:iCs/>
        </w:rPr>
        <w:t xml:space="preserve"> T</w:t>
      </w:r>
      <w:r w:rsidRPr="003B0F7E">
        <w:rPr>
          <w:i/>
          <w:iCs/>
        </w:rPr>
        <w:t xml:space="preserve">his thesis </w:t>
      </w:r>
      <w:r w:rsidR="00D90217">
        <w:rPr>
          <w:i/>
          <w:iCs/>
        </w:rPr>
        <w:t xml:space="preserve">also </w:t>
      </w:r>
      <w:r w:rsidRPr="003B0F7E">
        <w:rPr>
          <w:i/>
          <w:iCs/>
        </w:rPr>
        <w:t xml:space="preserve">introduces a feature preserving constraint to minimize the distance between the extracted Efficientnet-B7 features on the generated fake image and the original input. This thesis work Combines the above two losses to preserve temporal information. </w:t>
      </w:r>
    </w:p>
    <w:p w14:paraId="1FE073F2" w14:textId="42CCC3F1" w:rsidR="00E71C85" w:rsidRDefault="003D3C84" w:rsidP="00E71C85">
      <w:pPr>
        <w:spacing w:after="0"/>
        <w:rPr>
          <w:i/>
          <w:iCs/>
        </w:rPr>
      </w:pPr>
      <w:r w:rsidRPr="003B0F7E">
        <w:rPr>
          <w:i/>
          <w:iCs/>
        </w:rPr>
        <w:t xml:space="preserve">Extensive qualitative and quantitative assessments demonstrate the notable success of the proposed system against existing methods. </w:t>
      </w:r>
      <w:r w:rsidR="00E22EBF">
        <w:rPr>
          <w:i/>
          <w:iCs/>
        </w:rPr>
        <w:t>Q</w:t>
      </w:r>
      <w:r w:rsidR="00FB0212">
        <w:rPr>
          <w:i/>
          <w:iCs/>
        </w:rPr>
        <w:t xml:space="preserve">ualitative </w:t>
      </w:r>
      <w:r w:rsidRPr="003B0F7E">
        <w:rPr>
          <w:i/>
          <w:iCs/>
        </w:rPr>
        <w:t>Experiments have show</w:t>
      </w:r>
      <w:r w:rsidR="003628A9">
        <w:rPr>
          <w:i/>
          <w:iCs/>
        </w:rPr>
        <w:t>n</w:t>
      </w:r>
      <w:r w:rsidRPr="003B0F7E">
        <w:rPr>
          <w:i/>
          <w:iCs/>
        </w:rPr>
        <w:t xml:space="preserve"> that this research </w:t>
      </w:r>
      <w:r w:rsidR="00E22EBF">
        <w:rPr>
          <w:i/>
          <w:iCs/>
        </w:rPr>
        <w:t xml:space="preserve">excel xxx% </w:t>
      </w:r>
      <w:r w:rsidR="0023013F">
        <w:rPr>
          <w:i/>
          <w:iCs/>
        </w:rPr>
        <w:t xml:space="preserve">compared to </w:t>
      </w:r>
      <w:r w:rsidR="00E22EBF">
        <w:rPr>
          <w:i/>
          <w:iCs/>
        </w:rPr>
        <w:t>baseline work</w:t>
      </w:r>
      <w:r w:rsidRPr="003B0F7E">
        <w:rPr>
          <w:i/>
          <w:iCs/>
        </w:rPr>
        <w:t>. This paper concludes that Adding feature preserving constraints and temporal aware discriminator does improve temporal coherency of output video.</w:t>
      </w:r>
    </w:p>
    <w:p w14:paraId="4285528F" w14:textId="05AED9A6"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0869E72D" w:rsidR="00487781" w:rsidRDefault="00487781" w:rsidP="00487781">
      <w:r>
        <w:t xml:space="preserve">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w:t>
      </w:r>
      <w:proofErr w:type="spellStart"/>
      <w:r>
        <w:t>ReCycle</w:t>
      </w:r>
      <w:proofErr w:type="spellEnd"/>
      <w:r>
        <w:t xml:space="preserve"> GAN by Bansal et al</w:t>
      </w:r>
      <w:r w:rsidR="00F154DF">
        <w:t xml:space="preserve">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77777777" w:rsidR="00F154DF" w:rsidRPr="00AF250F" w:rsidRDefault="00F154DF" w:rsidP="00F154DF">
      <w:r w:rsidRPr="00AF250F">
        <w:t>Last year (2018)</w:t>
      </w:r>
      <w:r>
        <w:t>,</w:t>
      </w:r>
      <w:r w:rsidRPr="00AF250F">
        <w:t xml:space="preserve"> all Artificial intelligence news </w:t>
      </w:r>
      <w:r w:rsidRPr="00AF250F">
        <w:fldChar w:fldCharType="begin" w:fldLock="1"/>
      </w:r>
      <w:r>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Pr="00B22E2F">
        <w:rPr>
          <w:noProof/>
        </w:rPr>
        <w:t>[7]</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773EBC04" w14:textId="7133682A"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418876"/>
      <w:r w:rsidRPr="00AF250F">
        <w:t>Backgrounds</w:t>
      </w:r>
      <w:r w:rsidR="002F528E">
        <w:t xml:space="preserve"> of the Study</w:t>
      </w:r>
      <w:bookmarkEnd w:id="14"/>
    </w:p>
    <w:p w14:paraId="2FD84E7E" w14:textId="7B1903E2" w:rsidR="00026014" w:rsidRPr="00AF250F" w:rsidRDefault="00F154DF" w:rsidP="00026014">
      <w:r w:rsidRPr="00AF250F">
        <w:rPr>
          <w:noProof/>
        </w:rPr>
        <mc:AlternateContent>
          <mc:Choice Requires="wps">
            <w:drawing>
              <wp:anchor distT="0" distB="0" distL="114300" distR="114300" simplePos="0" relativeHeight="251805696" behindDoc="0" locked="0" layoutInCell="1" allowOverlap="1" wp14:anchorId="0E8F33FF" wp14:editId="543840BE">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5F93EFD3">
            <wp:simplePos x="0" y="0"/>
            <wp:positionH relativeFrom="column">
              <wp:posOffset>1381760</wp:posOffset>
            </wp:positionH>
            <wp:positionV relativeFrom="page">
              <wp:posOffset>2006600</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26014" w:rsidRPr="00AF250F">
        <w:t>In order to</w:t>
      </w:r>
      <w:proofErr w:type="gramEnd"/>
      <w:r w:rsidR="00026014" w:rsidRPr="00AF250F">
        <w:t xml:space="preserve">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77777777" w:rsidR="00F154DF" w:rsidRDefault="00F154DF" w:rsidP="00F154DF">
      <w:pPr>
        <w:jc w:val="center"/>
      </w:pPr>
      <w:bookmarkStart w:id="17" w:name="_Toc52418877"/>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7"/>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8" w:name="_Toc5241887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41887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418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6D3E8FB"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w:t>
      </w:r>
      <w:proofErr w:type="spellStart"/>
      <w:r w:rsidRPr="005F3E98">
        <w:t>ReCycle</w:t>
      </w:r>
      <w:proofErr w:type="spellEnd"/>
      <w:r w:rsidR="00AC5123" w:rsidRPr="005F3E98">
        <w:t>-</w:t>
      </w:r>
      <w:r w:rsidRPr="005F3E98">
        <w:t>GAN.</w:t>
      </w:r>
    </w:p>
    <w:p w14:paraId="5FB4F19C" w14:textId="4CD14AA6" w:rsidR="001C1FA8" w:rsidRPr="00AF250F" w:rsidRDefault="001C1FA8" w:rsidP="00836C21">
      <w:pPr>
        <w:pStyle w:val="Heading3"/>
      </w:pPr>
      <w:bookmarkStart w:id="43" w:name="_Toc5241888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roofErr w:type="gramStart"/>
      <w:r w:rsidR="001C1FA8" w:rsidRPr="00AF250F">
        <w:t>in order to</w:t>
      </w:r>
      <w:proofErr w:type="gramEnd"/>
      <w:r w:rsidR="001C1FA8" w:rsidRPr="00AF250F">
        <w:t xml:space="preserve"> enhance. </w:t>
      </w:r>
    </w:p>
    <w:p w14:paraId="6DEA12AB" w14:textId="77777777" w:rsidR="00DD504A" w:rsidRDefault="00DD504A" w:rsidP="00B30BA1">
      <w:pPr>
        <w:pStyle w:val="ListParagraph"/>
        <w:numPr>
          <w:ilvl w:val="0"/>
          <w:numId w:val="1"/>
        </w:numPr>
      </w:pPr>
      <w:r>
        <w:t>Embedding feature preserving loss to Cycle-GAN</w:t>
      </w:r>
    </w:p>
    <w:p w14:paraId="62D53366" w14:textId="18631447" w:rsidR="001C1FA8" w:rsidRDefault="004E39E6" w:rsidP="00B30BA1">
      <w:pPr>
        <w:pStyle w:val="ListParagraph"/>
        <w:numPr>
          <w:ilvl w:val="0"/>
          <w:numId w:val="1"/>
        </w:numPr>
      </w:pPr>
      <w:r>
        <w:t>M</w:t>
      </w:r>
      <w:r w:rsidR="00037366">
        <w:t>o</w:t>
      </w:r>
      <w:r>
        <w:t>difying</w:t>
      </w:r>
      <w:r w:rsidR="00DD504A">
        <w:t xml:space="preserve"> discriminator network</w:t>
      </w:r>
      <w:r w:rsidR="00A217C2" w:rsidRPr="00AF250F">
        <w:t xml:space="preserve"> </w:t>
      </w:r>
      <w:r w:rsidR="00DD504A">
        <w:t xml:space="preserve">to </w:t>
      </w:r>
      <w:r w:rsidR="001C1FA8" w:rsidRPr="00AF250F">
        <w:t>temporal information.</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proofErr w:type="spellStart"/>
      <w:r w:rsidR="002358CF" w:rsidRPr="00AF250F">
        <w:t>K</w:t>
      </w:r>
      <w:r w:rsidR="001C1FA8" w:rsidRPr="00AF250F">
        <w:t>eras</w:t>
      </w:r>
      <w:proofErr w:type="spellEnd"/>
      <w:r w:rsidR="001C1FA8" w:rsidRPr="00AF250F">
        <w:t xml:space="preserve">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41888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w:t>
      </w:r>
      <w:proofErr w:type="gramStart"/>
      <w:r w:rsidRPr="00AF250F">
        <w:t>in order to</w:t>
      </w:r>
      <w:proofErr w:type="gramEnd"/>
      <w:r w:rsidRPr="00AF250F">
        <w:t xml:space="preserve">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41888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41888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41888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418887"/>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418888"/>
      <w:r w:rsidRPr="00AF250F">
        <w:t xml:space="preserve">Scope </w:t>
      </w:r>
      <w:r w:rsidR="00864A5F" w:rsidRPr="00AF250F">
        <w:t>and Limitation</w:t>
      </w:r>
      <w:r w:rsidR="00B1763A">
        <w:t xml:space="preserve"> of the Study</w:t>
      </w:r>
      <w:bookmarkEnd w:id="65"/>
    </w:p>
    <w:p w14:paraId="25B0CE30" w14:textId="77777777" w:rsidR="00EC189F" w:rsidRDefault="00EC189F" w:rsidP="00EC189F">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418889"/>
      <w:bookmarkEnd w:id="66"/>
      <w:bookmarkEnd w:id="67"/>
      <w:bookmarkEnd w:id="68"/>
      <w:bookmarkEnd w:id="69"/>
      <w:bookmarkEnd w:id="70"/>
      <w:bookmarkEnd w:id="71"/>
      <w:bookmarkEnd w:id="72"/>
      <w:r w:rsidRPr="00AF250F">
        <w:t>Scope</w:t>
      </w:r>
      <w:r>
        <w:t xml:space="preserve"> of the Study</w:t>
      </w:r>
      <w:bookmarkEnd w:id="73"/>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w:t>
      </w:r>
      <w:proofErr w:type="spellStart"/>
      <w:r>
        <w:t>Re</w:t>
      </w:r>
      <w:r w:rsidRPr="00AF250F">
        <w:t>Cycle</w:t>
      </w:r>
      <w:proofErr w:type="spellEnd"/>
      <w:r w:rsidRPr="00AF250F">
        <w:t>-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4" w:name="_Toc294060"/>
      <w:bookmarkStart w:id="75" w:name="_Toc21334382"/>
      <w:bookmarkStart w:id="76" w:name="_Toc5241889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4CAB5D26"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47025F">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operties":{"noteIndex":0},"schema":"https://github.com/citation-style-language/schema/raw/master/csl-citation.json"}</w:instrText>
      </w:r>
      <w:r w:rsidR="0047025F">
        <w:fldChar w:fldCharType="separate"/>
      </w:r>
      <w:r w:rsidR="0047025F" w:rsidRPr="0047025F">
        <w:rPr>
          <w:noProof/>
        </w:rPr>
        <w:t>[17]</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41889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w:t>
      </w:r>
      <w:proofErr w:type="gramStart"/>
      <w:r w:rsidR="00D70322" w:rsidRPr="00AF250F">
        <w:t>in</w:t>
      </w:r>
      <w:r w:rsidR="00C41426" w:rsidRPr="00AF250F">
        <w:t xml:space="preserve"> </w:t>
      </w:r>
      <w:r w:rsidR="00D70322" w:rsidRPr="00AF250F">
        <w:t>order to</w:t>
      </w:r>
      <w:proofErr w:type="gramEnd"/>
      <w:r w:rsidR="00D70322" w:rsidRPr="00AF250F">
        <w:t xml:space="preserve">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t>CHAPTER TWO</w:t>
      </w:r>
    </w:p>
    <w:p w14:paraId="55EF9E17" w14:textId="261151AD" w:rsidR="00645A4E" w:rsidRPr="00AF250F" w:rsidRDefault="009C166F" w:rsidP="00B90F6C">
      <w:pPr>
        <w:pStyle w:val="Heading1"/>
        <w:numPr>
          <w:ilvl w:val="0"/>
          <w:numId w:val="10"/>
        </w:numPr>
      </w:pPr>
      <w:bookmarkStart w:id="78" w:name="_Toc5241889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52156567" w14:textId="2B02E421" w:rsidR="00487781" w:rsidRPr="00487781" w:rsidRDefault="00A73555" w:rsidP="00487781">
      <w:pPr>
        <w:pStyle w:val="Heading2"/>
      </w:pPr>
      <w:bookmarkStart w:id="104" w:name="_Toc52418893"/>
      <w:r w:rsidRPr="00AF250F">
        <w:t>Introduction</w:t>
      </w:r>
      <w:bookmarkEnd w:id="104"/>
      <w:r w:rsidRPr="00AF250F">
        <w:t xml:space="preserve"> </w:t>
      </w:r>
    </w:p>
    <w:p w14:paraId="57A6F9D6" w14:textId="16CE6E4B"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Pr="00AF250F">
        <w:fldChar w:fldCharType="separate"/>
      </w:r>
      <w:r w:rsidRPr="00AF250F">
        <w:rPr>
          <w:noProof/>
        </w:rPr>
        <w:t>[1]</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the output var</w:t>
      </w:r>
      <w:proofErr w:type="spellStart"/>
      <w:r w:rsidRPr="00AF250F">
        <w:t>iable</w:t>
      </w:r>
      <w:proofErr w:type="spellEnd"/>
      <w:r w:rsidRPr="00AF250F">
        <w:t xml:space="preserv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w:t>
      </w:r>
      <w:proofErr w:type="gramStart"/>
      <w:r w:rsidRPr="00AF250F">
        <w:t>in order to</w:t>
      </w:r>
      <w:proofErr w:type="gramEnd"/>
      <w:r w:rsidRPr="00AF250F">
        <w:t xml:space="preserve">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4D583969" w:rsidR="00487781" w:rsidRDefault="00487781" w:rsidP="00487781">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Pr="00AF250F">
        <w:fldChar w:fldCharType="separate"/>
      </w:r>
      <w:r w:rsidRPr="00AF250F">
        <w:rPr>
          <w:noProof/>
        </w:rPr>
        <w:t>[2]</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Pr="00AF250F">
        <w:fldChar w:fldCharType="separate"/>
      </w:r>
      <w:r w:rsidRPr="00AF250F">
        <w:rPr>
          <w:noProof/>
        </w:rPr>
        <w:t>[3]</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Pr="00AF250F">
        <w:fldChar w:fldCharType="separate"/>
      </w:r>
      <w:r w:rsidRPr="00AF250F">
        <w:rPr>
          <w:noProof/>
        </w:rPr>
        <w:t>[4]</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49D02304"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Pr="00AF250F">
        <w:rPr>
          <w:noProof/>
        </w:rPr>
        <w:t>[5]</w:t>
      </w:r>
      <w:r w:rsidRPr="00AF250F">
        <w:fldChar w:fldCharType="end"/>
      </w:r>
      <w:r>
        <w:t>,</w:t>
      </w:r>
      <w:r w:rsidRPr="00AF250F">
        <w:t xml:space="preserve"> and it was introduced in 2014. GAN has been a hot research topic among computer vision researchers</w:t>
      </w:r>
      <w:r>
        <w:t>. N</w:t>
      </w:r>
      <w:r w:rsidRPr="00AF250F">
        <w:t>owadays</w:t>
      </w:r>
      <w:r>
        <w:t>,</w:t>
      </w:r>
      <w:r w:rsidRPr="00AF250F">
        <w:t xml:space="preserve"> it learns a given data distribution </w:t>
      </w:r>
      <w:proofErr w:type="gramStart"/>
      <w:r w:rsidRPr="00AF250F">
        <w:t>in order to</w:t>
      </w:r>
      <w:proofErr w:type="gramEnd"/>
      <w:r w:rsidRPr="00AF250F">
        <w:t xml:space="preserve"> generate realistic-looking fake distribution. Basically,</w:t>
      </w:r>
    </w:p>
    <w:p w14:paraId="6C7B0EC3" w14:textId="6DA653EF"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41889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ated image is fed into the di</w:t>
      </w:r>
      <w:proofErr w:type="spellStart"/>
      <w:r w:rsidRPr="00AF250F">
        <w:t>scriminator</w:t>
      </w:r>
      <w:proofErr w:type="spellEnd"/>
      <w:r w:rsidRPr="00AF250F">
        <w:t xml:space="preserve">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03736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037366"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037366"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proofErr w:type="gramStart"/>
      <w:r w:rsidR="00E46625" w:rsidRPr="00AF250F">
        <w:rPr>
          <w:shd w:val="clear" w:color="auto" w:fill="FFFFFF"/>
        </w:rPr>
        <w:t>let’s</w:t>
      </w:r>
      <w:proofErr w:type="gramEnd"/>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w:t>
      </w:r>
      <w:proofErr w:type="spellStart"/>
      <w:r w:rsidRPr="00AF250F">
        <w:rPr>
          <w:shd w:val="clear" w:color="auto" w:fill="FFFFFF"/>
        </w:rPr>
        <w:t>imize</w:t>
      </w:r>
      <w:proofErr w:type="spellEnd"/>
      <w:r w:rsidRPr="00AF250F">
        <w:rPr>
          <w:shd w:val="clear" w:color="auto" w:fill="FFFFFF"/>
        </w:rPr>
        <w:t xml:space="preserv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418896"/>
      <w:r w:rsidRPr="00AF250F">
        <w:rPr>
          <w:shd w:val="clear" w:color="auto" w:fill="FFFFFF"/>
        </w:rPr>
        <w:t>Conditional GAN</w:t>
      </w:r>
      <w:bookmarkEnd w:id="126"/>
    </w:p>
    <w:p w14:paraId="6D0CD7D2" w14:textId="2CF3E09A"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7025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8]","plainTextFormattedCitation":"[5], [18]","previouslyFormattedCitation":"[5], [17]"},"properties":{"noteIndex":0},"schema":"https://github.com/citation-style-language/schema/raw/master/csl-citation.json"}</w:instrText>
      </w:r>
      <w:r w:rsidR="00543255" w:rsidRPr="00AF250F">
        <w:rPr>
          <w:shd w:val="clear" w:color="auto" w:fill="FFFFFF"/>
        </w:rPr>
        <w:fldChar w:fldCharType="separate"/>
      </w:r>
      <w:r w:rsidR="0047025F" w:rsidRPr="0047025F">
        <w:rPr>
          <w:noProof/>
          <w:shd w:val="clear" w:color="auto" w:fill="FFFFFF"/>
        </w:rPr>
        <w:t>[5],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41889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w:t>
      </w:r>
      <w:proofErr w:type="gramStart"/>
      <w:r w:rsidRPr="00AF250F">
        <w:rPr>
          <w:rStyle w:val="muitypography-root"/>
          <w:color w:val="252525"/>
          <w:shd w:val="clear" w:color="auto" w:fill="FFFFFF"/>
        </w:rPr>
        <w:t>Similar to</w:t>
      </w:r>
      <w:proofErr w:type="gramEnd"/>
      <w:r w:rsidRPr="00AF250F">
        <w:rPr>
          <w:rStyle w:val="muitypography-root"/>
          <w:color w:val="252525"/>
          <w:shd w:val="clear" w:color="auto" w:fill="FFFFFF"/>
        </w:rPr>
        <w:t xml:space="preserve">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418898"/>
      <w:r w:rsidRPr="00AF250F">
        <w:t>Image-to-Image Translation</w:t>
      </w:r>
      <w:bookmarkEnd w:id="130"/>
    </w:p>
    <w:p w14:paraId="31E423C9" w14:textId="6F52367C"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7025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8]"},"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08EF005A"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20]","plainTextFormattedCitation":"[8]–[10], [20]","previouslyFormattedCitation":"[8]–[10], [19]"},"properties":{"noteIndex":0},"schema":"https://github.com/citation-style-language/schema/raw/master/csl-citation.json"}</w:instrText>
      </w:r>
      <w:r w:rsidR="00BD366F" w:rsidRPr="00AF250F">
        <w:fldChar w:fldCharType="separate"/>
      </w:r>
      <w:r w:rsidR="0047025F" w:rsidRPr="0047025F">
        <w:rPr>
          <w:noProof/>
        </w:rPr>
        <w:t>[8]–[10],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037366"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037366"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03736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03736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418899"/>
      <w:r>
        <w:rPr>
          <w:rStyle w:val="Heading2Char"/>
          <w:b/>
        </w:rPr>
        <w:t>Video-to-video</w:t>
      </w:r>
      <w:r w:rsidR="009C166F" w:rsidRPr="00AF250F">
        <w:rPr>
          <w:rStyle w:val="Heading2Char"/>
          <w:b/>
        </w:rPr>
        <w:t xml:space="preserve"> translation</w:t>
      </w:r>
      <w:bookmarkEnd w:id="136"/>
    </w:p>
    <w:p w14:paraId="489A27FD" w14:textId="7D42C5E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009C166F" w:rsidRPr="00AF250F">
        <w:fldChar w:fldCharType="separate"/>
      </w:r>
      <w:r w:rsidR="0047025F" w:rsidRPr="0047025F">
        <w:rPr>
          <w:noProof/>
        </w:rPr>
        <w:t>[16],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418900"/>
      <w:bookmarkEnd w:id="137"/>
      <w:r w:rsidRPr="00AF250F">
        <w:t>Problems in Translation Networks</w:t>
      </w:r>
      <w:bookmarkEnd w:id="138"/>
    </w:p>
    <w:p w14:paraId="4E2706EE" w14:textId="3A7FCA7D"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1]–[26]"},"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and disc</w:t>
      </w:r>
      <w:proofErr w:type="spellStart"/>
      <w:r w:rsidRPr="00AF250F">
        <w:t>riminators</w:t>
      </w:r>
      <w:proofErr w:type="spellEnd"/>
      <w:r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41890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092A10A"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7025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2EA0C937"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47025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8]"},"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418902"/>
      <w:bookmarkEnd w:id="157"/>
      <w:r w:rsidRPr="00AF250F">
        <w:rPr>
          <w:shd w:val="clear" w:color="auto" w:fill="FFFFFF"/>
        </w:rPr>
        <w:t>Optical flow</w:t>
      </w:r>
      <w:bookmarkEnd w:id="158"/>
    </w:p>
    <w:p w14:paraId="39BEA9C8" w14:textId="3D24221E"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7025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8], [30]","plainTextFormattedCitation":"[11], [28], [30]","previouslyFormattedCitation":"[11], [27], [29]"},"properties":{"noteIndex":0},"schema":"https://github.com/citation-style-language/schema/raw/master/csl-citation.json"}</w:instrText>
      </w:r>
      <w:r w:rsidR="00926C3F" w:rsidRPr="00AF250F">
        <w:fldChar w:fldCharType="separate"/>
      </w:r>
      <w:r w:rsidR="0047025F" w:rsidRPr="0047025F">
        <w:rPr>
          <w:noProof/>
        </w:rPr>
        <w:t>[1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221FC353"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0], [31]"},"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47025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0], [32], [33]"},"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47025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4]"},"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47025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2]"},"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418903"/>
      <w:r w:rsidRPr="00AF250F">
        <w:t xml:space="preserve">Pose </w:t>
      </w:r>
      <w:r w:rsidR="00B3116F">
        <w:t>E</w:t>
      </w:r>
      <w:r w:rsidRPr="00AF250F">
        <w:t>stimation</w:t>
      </w:r>
      <w:bookmarkEnd w:id="159"/>
    </w:p>
    <w:p w14:paraId="252524D7" w14:textId="45F05A66"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47025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47025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6]"},"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47025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7]"},"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47025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8]"},"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2B44A654" w:rsidR="00C65444" w:rsidRDefault="00C65444" w:rsidP="00F45C3D">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5]"},"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418904"/>
      <w:r w:rsidRPr="00AF250F">
        <w:t>3D convolutional tensor</w:t>
      </w:r>
      <w:bookmarkEnd w:id="164"/>
    </w:p>
    <w:p w14:paraId="5E157B64" w14:textId="465E6D0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418905"/>
      <w:r w:rsidRPr="00AF250F">
        <w:t xml:space="preserve">Recurrent </w:t>
      </w:r>
      <w:r w:rsidR="005D7067" w:rsidRPr="00AF250F">
        <w:t>temporal</w:t>
      </w:r>
      <w:bookmarkEnd w:id="165"/>
    </w:p>
    <w:p w14:paraId="7FE638D9" w14:textId="012805D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418906"/>
      <w:r>
        <w:t xml:space="preserve">Related </w:t>
      </w:r>
      <w:r w:rsidRPr="00AF250F">
        <w:t>Works</w:t>
      </w:r>
      <w:bookmarkEnd w:id="166"/>
    </w:p>
    <w:p w14:paraId="756BCB28" w14:textId="4EA51F2A"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7025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1]","plainTextFormattedCitation":"[16], [21]","previouslyFormattedCitation":"[16], [20]"},"properties":{"noteIndex":0},"schema":"https://github.com/citation-style-language/schema/raw/master/csl-citation.json"}</w:instrText>
      </w:r>
      <w:r w:rsidRPr="00AF250F">
        <w:fldChar w:fldCharType="separate"/>
      </w:r>
      <w:r w:rsidR="0047025F" w:rsidRPr="0047025F">
        <w:rPr>
          <w:noProof/>
        </w:rPr>
        <w:t>[16],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270526ED"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7025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0]"},"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6810B1A2" w:rsidR="009C1D37" w:rsidRDefault="009C1D37" w:rsidP="009C1D37">
      <w:r w:rsidRPr="00AF250F">
        <w:t>Video-to-Video Translation with Global Temporal Consistency</w:t>
      </w:r>
      <w:r>
        <w:t xml:space="preserve"> </w:t>
      </w:r>
      <w:r>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5F55AA0" w:rsidR="00B71A62" w:rsidRPr="00AF250F" w:rsidRDefault="00B71A62" w:rsidP="00B71A62">
      <w:r>
        <w:t>A</w:t>
      </w:r>
      <w:r w:rsidRPr="00AF250F">
        <w:t>nother fine work by Chen et al</w:t>
      </w:r>
      <w:r>
        <w:t>.</w:t>
      </w:r>
      <w:r w:rsidRPr="00AF250F">
        <w:t xml:space="preserve">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77777777" w:rsidR="002D225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proofErr w:type="spellStart"/>
      <w:r w:rsidRPr="00AF250F">
        <w:t>ReCycle</w:t>
      </w:r>
      <w:proofErr w:type="spellEnd"/>
      <w:r w:rsidRPr="00AF250F">
        <w:t>-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30ABB3F6" w:rsidR="00B71A62" w:rsidRPr="00E740A4" w:rsidRDefault="00B71A62" w:rsidP="00B71A62">
      <w:pPr>
        <w:rPr>
          <w:iCs/>
        </w:rPr>
      </w:pPr>
      <w:r w:rsidRPr="00AF250F">
        <w:t xml:space="preserve">Another recent quality work by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8" w:name="_Toc52418907"/>
      <w:r w:rsidRPr="00AF250F">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12091587" w:rsidR="00687030" w:rsidRPr="00AF250F" w:rsidRDefault="00687030" w:rsidP="00687030">
            <w:pPr>
              <w:spacing w:before="0"/>
              <w:jc w:val="center"/>
            </w:pPr>
            <w:r w:rsidRPr="00AF250F">
              <w:t xml:space="preserve">Unsupervised Video-to-Video Translation </w:t>
            </w:r>
            <w:r w:rsidRPr="00AF250F">
              <w:fldChar w:fldCharType="begin" w:fldLock="1"/>
            </w:r>
            <w:r w:rsidR="0047025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1]"},"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6EF2DE08" w:rsidR="00687030" w:rsidRPr="00AF250F" w:rsidRDefault="00687030" w:rsidP="00687030">
            <w:pPr>
              <w:jc w:val="center"/>
            </w:pPr>
            <w:r w:rsidRPr="00AF250F">
              <w:t>Video-to-Video Translation with Global Temporal Consistency</w:t>
            </w:r>
            <w:r w:rsidRPr="00AF250F">
              <w:fldChar w:fldCharType="begin" w:fldLock="1"/>
            </w:r>
            <w:r w:rsidR="0047025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29]"},"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7A6BEEB9"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47025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39]"},"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t>Recycle-GAN: Unsupervised Video Retargeting</w:t>
            </w:r>
            <w:r>
              <w:t xml:space="preserve">: </w:t>
            </w:r>
            <w:proofErr w:type="spellStart"/>
            <w:r w:rsidRPr="00AF250F">
              <w:t>ReCycle</w:t>
            </w:r>
            <w:proofErr w:type="spellEnd"/>
            <w:r w:rsidRPr="00AF250F">
              <w:t xml:space="preserv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67B5293C"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7025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7]"},"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E08D650" w:rsidR="00687030" w:rsidRPr="00AF250F" w:rsidRDefault="00687030" w:rsidP="00687030">
            <w:pPr>
              <w:jc w:val="center"/>
            </w:pPr>
            <w:r w:rsidRPr="00AF250F">
              <w:t xml:space="preserve">Generator  Network, Use </w:t>
            </w:r>
            <w:r w:rsidRPr="00AF250F">
              <w:fldChar w:fldCharType="begin" w:fldLock="1"/>
            </w:r>
            <w:r w:rsidR="0047025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0]"},"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41890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41890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41891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41891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418912"/>
      <w:r w:rsidRPr="00AF250F">
        <w:t>Design tools</w:t>
      </w:r>
      <w:bookmarkEnd w:id="201"/>
      <w:r w:rsidRPr="00AF250F">
        <w:t xml:space="preserve"> </w:t>
      </w:r>
    </w:p>
    <w:p w14:paraId="0DCB6902" w14:textId="1A6AA134"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47025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1]"},"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418913"/>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02"/>
    </w:p>
    <w:p w14:paraId="6F3FBF28" w14:textId="3B966B45" w:rsidR="000423DE" w:rsidRPr="00AF250F" w:rsidRDefault="00F67D20" w:rsidP="00836C21">
      <w:pPr>
        <w:pStyle w:val="Heading3"/>
      </w:pPr>
      <w:bookmarkStart w:id="217" w:name="_Toc52418914"/>
      <w:r w:rsidRPr="00AF250F">
        <w:t>TensorFlow</w:t>
      </w:r>
      <w:bookmarkEnd w:id="217"/>
    </w:p>
    <w:p w14:paraId="1DEC60E2" w14:textId="09AC2F49"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47025F">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2]"},"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47025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3]"},"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10DB0640" w:rsidR="00D6113F" w:rsidRPr="00D6113F" w:rsidRDefault="00D6113F" w:rsidP="00D6113F">
      <w:pPr>
        <w:jc w:val="center"/>
      </w:pPr>
      <w:r>
        <w:rPr>
          <w:shd w:val="clear" w:color="auto" w:fill="FFFFFF"/>
        </w:rPr>
        <w:t xml:space="preserve">Source: Adapted from </w:t>
      </w:r>
      <w:r>
        <w:fldChar w:fldCharType="begin" w:fldLock="1"/>
      </w:r>
      <w:r w:rsidR="0047025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4]"},"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418915"/>
      <w:r w:rsidRPr="00AF250F">
        <w:t>OpenCV</w:t>
      </w:r>
      <w:bookmarkEnd w:id="220"/>
      <w:bookmarkEnd w:id="221"/>
    </w:p>
    <w:p w14:paraId="39FC564D" w14:textId="3E0CA21D"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47025F">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5]"},"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418916"/>
      <w:r w:rsidRPr="00AF250F">
        <w:t>MATLAB Deep Network Designer</w:t>
      </w:r>
      <w:bookmarkEnd w:id="222"/>
    </w:p>
    <w:p w14:paraId="71134B8F" w14:textId="14F140F6"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47025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6]"},"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41891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w:t>
      </w:r>
      <w:proofErr w:type="gramStart"/>
      <w:r w:rsidR="007D2938" w:rsidRPr="00AF250F">
        <w:t>in order to</w:t>
      </w:r>
      <w:proofErr w:type="gramEnd"/>
      <w:r w:rsidR="007D2938" w:rsidRPr="00AF250F">
        <w:t xml:space="preserve">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proofErr w:type="spellStart"/>
      <w:r w:rsidRPr="00AF250F">
        <w:t>Re</w:t>
      </w:r>
      <w:r w:rsidR="00927604" w:rsidRPr="00AF250F">
        <w:t>Cycle</w:t>
      </w:r>
      <w:proofErr w:type="spellEnd"/>
      <w:r w:rsidR="00927604" w:rsidRPr="00AF250F">
        <w:t>-</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4" w:name="_Toc52418918"/>
      <w:r w:rsidRPr="00CA45EF">
        <w:t xml:space="preserve">Feature Extraction </w:t>
      </w:r>
      <w:bookmarkEnd w:id="224"/>
      <w:r w:rsidR="0087694E">
        <w:t>Network</w:t>
      </w:r>
    </w:p>
    <w:p w14:paraId="644513BB" w14:textId="11734B9E"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47025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7]"},"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47025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8]"},"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47025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49]"},"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3DEB8A65" w:rsidR="004D16F7" w:rsidRDefault="004D16F7" w:rsidP="004D16F7">
      <w:pPr>
        <w:jc w:val="center"/>
      </w:pPr>
      <w:r>
        <w:rPr>
          <w:shd w:val="clear" w:color="auto" w:fill="FFFFFF"/>
        </w:rPr>
        <w:t>Source: Adapted from</w:t>
      </w:r>
      <w:r>
        <w:rPr>
          <w:shd w:val="clear" w:color="auto" w:fill="FFFFFF"/>
        </w:rPr>
        <w:fldChar w:fldCharType="begin" w:fldLock="1"/>
      </w:r>
      <w:r w:rsidR="0047025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5553BCC7"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6" w:name="_Toc52418919"/>
      <w:r>
        <w:t>Temporal Discriminator Network</w:t>
      </w:r>
      <w:bookmarkEnd w:id="226"/>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proofErr w:type="gramStart"/>
      <w:r w:rsidR="00657B35">
        <w:t>discriminator</w:t>
      </w:r>
      <w:proofErr w:type="gramEnd"/>
      <w:r w:rsidR="00657B35">
        <w:t xml:space="preserve">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7" w:name="_Toc52418920"/>
      <w:r w:rsidRPr="00AF250F">
        <w:t>Evaluation 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418921"/>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9" w:name="_Toc52418922"/>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037366"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30"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30"/>
          </w:p>
        </w:tc>
      </w:tr>
    </w:tbl>
    <w:p w14:paraId="25315EC6" w14:textId="2AF1803E"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47025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1]"},"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t>CHAPTER FOUR</w:t>
      </w:r>
    </w:p>
    <w:p w14:paraId="2585AEED" w14:textId="745BDDFB" w:rsidR="00AA6801" w:rsidRPr="00AF250F" w:rsidRDefault="00E0008F" w:rsidP="00B90F6C">
      <w:pPr>
        <w:pStyle w:val="Heading1"/>
        <w:numPr>
          <w:ilvl w:val="0"/>
          <w:numId w:val="10"/>
        </w:numPr>
      </w:pPr>
      <w:bookmarkStart w:id="231" w:name="_Toc52418923"/>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418924"/>
      <w:r w:rsidRPr="00AF250F">
        <w:t>Overview</w:t>
      </w:r>
      <w:bookmarkEnd w:id="247"/>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418925"/>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2D4225DC">
            <wp:extent cx="6165198" cy="3614468"/>
            <wp:effectExtent l="0" t="0" r="762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92358" cy="3630391"/>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51"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51"/>
    </w:p>
    <w:p w14:paraId="60077639" w14:textId="79434D0F" w:rsidR="00891203" w:rsidRPr="00AF250F" w:rsidRDefault="006E0C67" w:rsidP="00891203">
      <w:pPr>
        <w:rPr>
          <w:noProof/>
        </w:rPr>
      </w:pPr>
      <w:r>
        <w:rPr>
          <w:noProof/>
        </w:rPr>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418926"/>
      <w:r w:rsidRPr="00AF250F">
        <w:t xml:space="preserve">Model </w:t>
      </w:r>
      <w:r w:rsidR="005B6544" w:rsidRPr="00AF250F">
        <w:t>Learning Functions</w:t>
      </w:r>
      <w:bookmarkEnd w:id="252"/>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xml:space="preserve">. </w:t>
      </w:r>
      <w:proofErr w:type="gramStart"/>
      <w:r w:rsidR="00D12006">
        <w:t>I</w:t>
      </w:r>
      <w:r w:rsidRPr="00AF250F">
        <w:t>n order to</w:t>
      </w:r>
      <w:proofErr w:type="gramEnd"/>
      <w:r w:rsidRPr="00AF250F">
        <w:t xml:space="preserve">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418927"/>
      <w:r w:rsidRPr="00AF250F">
        <w:t>Proposed Network Learning Function.</w:t>
      </w:r>
      <w:bookmarkEnd w:id="253"/>
    </w:p>
    <w:p w14:paraId="423F76EC" w14:textId="7EC96C6D"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037366"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w:t>
      </w:r>
      <w:proofErr w:type="gramStart"/>
      <w:r w:rsidR="00687A23" w:rsidRPr="00AF250F">
        <w:rPr>
          <w:rFonts w:eastAsiaTheme="minorEastAsia"/>
        </w:rPr>
        <w:t>Let</w:t>
      </w:r>
      <w:r w:rsidR="00666694">
        <w:rPr>
          <w:rFonts w:eastAsiaTheme="minorEastAsia"/>
        </w:rPr>
        <w:t>'</w:t>
      </w:r>
      <w:r w:rsidR="00687A23" w:rsidRPr="00AF250F">
        <w:rPr>
          <w:rFonts w:eastAsiaTheme="minorEastAsia"/>
        </w:rPr>
        <w:t>s</w:t>
      </w:r>
      <w:proofErr w:type="gramEnd"/>
      <w:r w:rsidR="00687A23" w:rsidRPr="00AF250F">
        <w:rPr>
          <w:rFonts w:eastAsiaTheme="minorEastAsia"/>
        </w:rPr>
        <w:t xml:space="preserve">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4B31B249"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037366"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75F40D5"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47025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2047C">
        <w:fldChar w:fldCharType="separate"/>
      </w:r>
      <w:r w:rsidR="0052047C" w:rsidRPr="0052047C">
        <w:rPr>
          <w:noProof/>
        </w:rPr>
        <w:t>[10]</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037366"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w:t>
      </w:r>
      <w:proofErr w:type="spellStart"/>
      <w:r w:rsidR="00284146" w:rsidRPr="0002336F">
        <w:rPr>
          <w:rFonts w:eastAsiaTheme="minorEastAsia"/>
        </w:rPr>
        <w:t>th</w:t>
      </w:r>
      <w:proofErr w:type="spellEnd"/>
      <w:r w:rsidR="00284146" w:rsidRPr="0002336F">
        <w:rPr>
          <w:rFonts w:eastAsiaTheme="minorEastAsia"/>
        </w:rPr>
        <w:t xml:space="preserve">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 xml:space="preserve">the network </w:t>
      </w:r>
      <w:proofErr w:type="gramStart"/>
      <w:r w:rsidR="005515C1">
        <w:t>doesn’t</w:t>
      </w:r>
      <w:proofErr w:type="gramEnd"/>
      <w:r w:rsidR="005515C1">
        <w:t xml:space="preserve">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8" w:name="_Toc22216484"/>
          <w:p w14:paraId="6EFF924A" w14:textId="6946310A" w:rsidR="00FC7A4B" w:rsidRDefault="00037366"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48AE9D58"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47025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0]"},"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w:t>
      </w:r>
      <w:proofErr w:type="spellStart"/>
      <w:r w:rsidRPr="00AF250F">
        <w:t>epeated</w:t>
      </w:r>
      <w:proofErr w:type="spellEnd"/>
      <w:r w:rsidRPr="00AF250F">
        <w:t xml:space="preserve">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03736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037366"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8B3393A" w14:textId="0B260CF1" w:rsidR="00665099" w:rsidRPr="00AF250F" w:rsidRDefault="00E437A7" w:rsidP="00F245F3">
      <w:pPr>
        <w:pStyle w:val="Heading2"/>
      </w:pPr>
      <w:bookmarkStart w:id="267" w:name="_Toc52418928"/>
      <w:r w:rsidRPr="00AF250F">
        <w:t>Temporal</w:t>
      </w:r>
      <w:r w:rsidR="006D528E" w:rsidRPr="00AF250F">
        <w:t xml:space="preserve"> aware</w:t>
      </w:r>
      <w:r w:rsidRPr="00AF250F">
        <w:t xml:space="preserve"> Discriminator</w:t>
      </w:r>
      <w:bookmarkEnd w:id="267"/>
      <w:r w:rsidR="006D528E" w:rsidRPr="00AF250F">
        <w:t xml:space="preserve"> </w:t>
      </w:r>
    </w:p>
    <w:p w14:paraId="35158AE3" w14:textId="1ABFABEA"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037366"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418929"/>
      <w:r w:rsidRPr="00AF250F">
        <w:t xml:space="preserve">Training </w:t>
      </w:r>
      <w:r w:rsidR="00C76F74" w:rsidRPr="00AF250F">
        <w:t>P</w:t>
      </w:r>
      <w:r w:rsidRPr="00AF250F">
        <w:t>seudocode</w:t>
      </w:r>
      <w:bookmarkEnd w:id="270"/>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71"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71"/>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t>CHAPTER FIVE</w:t>
      </w:r>
    </w:p>
    <w:p w14:paraId="2D3A98F0" w14:textId="24B11033" w:rsidR="00C51132" w:rsidRPr="00AF250F" w:rsidRDefault="00C51132" w:rsidP="00B90F6C">
      <w:pPr>
        <w:pStyle w:val="Heading1"/>
        <w:numPr>
          <w:ilvl w:val="0"/>
          <w:numId w:val="10"/>
        </w:numPr>
      </w:pPr>
      <w:bookmarkStart w:id="272" w:name="_Toc5241893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41893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41893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41893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41893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603149E4"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8" w:name="_Toc52418935"/>
      <w:r w:rsidRPr="00AF250F">
        <w:t xml:space="preserve">Temporal Predictor Network </w:t>
      </w:r>
      <w:r w:rsidR="0032745C" w:rsidRPr="00AF250F">
        <w:t>I</w:t>
      </w:r>
      <w:r w:rsidRPr="00AF250F">
        <w:t>mplementation</w:t>
      </w:r>
      <w:bookmarkEnd w:id="278"/>
      <w:r w:rsidRPr="00AF250F">
        <w:t xml:space="preserve"> </w:t>
      </w:r>
    </w:p>
    <w:p w14:paraId="5D041E33" w14:textId="5F0FF45B"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418936"/>
      <w:r w:rsidRPr="00AF250F">
        <w:t xml:space="preserve">Feature </w:t>
      </w:r>
      <w:r w:rsidR="002B0F05" w:rsidRPr="00AF250F">
        <w:t>Preserving Loss Implementation</w:t>
      </w:r>
      <w:bookmarkEnd w:id="279"/>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AC3F03">
        <w:t>Keras</w:t>
      </w:r>
      <w:proofErr w:type="spellEnd"/>
      <w:r w:rsidR="00AC3F03">
        <w:t xml:space="preserve">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w:t>
      </w:r>
      <w:proofErr w:type="gramStart"/>
      <w:r>
        <w:t>in order to</w:t>
      </w:r>
      <w:proofErr w:type="gramEnd"/>
      <w:r>
        <w:t xml:space="preserve">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1" w:name="_Toc52418938"/>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82"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proofErr w:type="spellStart"/>
            <w:r w:rsidRPr="001D2739">
              <w:rPr>
                <w:sz w:val="23"/>
                <w:szCs w:val="23"/>
              </w:rPr>
              <w:t>Keras</w:t>
            </w:r>
            <w:proofErr w:type="spellEnd"/>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 xml:space="preserv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proofErr w:type="spellStart"/>
            <w:r w:rsidRPr="001D2739">
              <w:rPr>
                <w:sz w:val="23"/>
                <w:szCs w:val="23"/>
              </w:rPr>
              <w:t>Keras</w:t>
            </w:r>
            <w:proofErr w:type="spellEnd"/>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proofErr w:type="spellStart"/>
            <w:r>
              <w:rPr>
                <w:sz w:val="23"/>
                <w:szCs w:val="23"/>
              </w:rPr>
              <w:t>ReCycle</w:t>
            </w:r>
            <w:proofErr w:type="spellEnd"/>
            <w:r>
              <w:rPr>
                <w:sz w:val="23"/>
                <w:szCs w:val="23"/>
              </w:rPr>
              <w:t>-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3" w:name="_Toc52418939"/>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283"/>
    </w:p>
    <w:p w14:paraId="6C366B95" w14:textId="3B9D0157" w:rsidR="005E7E91" w:rsidRPr="00AF250F" w:rsidRDefault="005E7E91" w:rsidP="00F245F3">
      <w:pPr>
        <w:pStyle w:val="Heading2"/>
      </w:pPr>
      <w:bookmarkStart w:id="300" w:name="_Toc52418940"/>
      <w:r w:rsidRPr="00AF250F">
        <w:t>Overview</w:t>
      </w:r>
      <w:bookmarkEnd w:id="300"/>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1" w:name="_Toc52418941"/>
      <w:r>
        <w:t>Video-to-video</w:t>
      </w:r>
      <w:r w:rsidR="00480E04" w:rsidRPr="00AF250F">
        <w:t xml:space="preserve"> Translation</w:t>
      </w:r>
      <w:bookmarkEnd w:id="301"/>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2" w:name="_Toc52418942"/>
      <w:r w:rsidRPr="00AF250F">
        <w:t xml:space="preserve">Flower to </w:t>
      </w:r>
      <w:r w:rsidR="0050786F" w:rsidRPr="00AF250F">
        <w:t>F</w:t>
      </w:r>
      <w:r w:rsidRPr="00AF250F">
        <w:t>lower</w:t>
      </w:r>
      <w:bookmarkEnd w:id="302"/>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303"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2534A19" w14:textId="3E7F4D1C" w:rsidR="00CE04A1" w:rsidRDefault="004073B2" w:rsidP="004D0036">
      <w:pPr>
        <w:pStyle w:val="Caption"/>
        <w:spacing w:before="0" w:after="0"/>
        <w:jc w:val="center"/>
        <w:rPr>
          <w:color w:val="000000" w:themeColor="text1"/>
          <w:sz w:val="24"/>
          <w:szCs w:val="24"/>
        </w:rPr>
      </w:pPr>
      <w:bookmarkStart w:id="304" w:name="_Toc52286030"/>
      <w:r w:rsidRPr="004073B2">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1</w:t>
      </w:r>
      <w:r w:rsidR="00EB3AB3">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4"/>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3C801F9B" w14:textId="2F7B4306" w:rsidR="00D84196" w:rsidRDefault="003921F7" w:rsidP="009C498D">
      <w:r>
        <w:t xml:space="preserve">Based on Quantitative </w:t>
      </w:r>
      <w:r w:rsidR="004A1D78">
        <w:t xml:space="preserve">and Qualitative </w:t>
      </w:r>
      <w:r>
        <w:t xml:space="preserve">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w:t>
      </w:r>
      <w:r w:rsidR="00D84196" w:rsidRPr="00AF250F">
        <w:t xml:space="preserve"> </w:t>
      </w:r>
    </w:p>
    <w:p w14:paraId="0633041D" w14:textId="1A494923" w:rsidR="00CE04A1" w:rsidRDefault="00CE04A1" w:rsidP="00CE04A1">
      <w:pPr>
        <w:spacing w:before="0" w:after="0"/>
        <w:sectPr w:rsidR="00CE04A1"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305"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5"/>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306"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6C7179F" w14:textId="7977A0C9" w:rsidR="003224CD" w:rsidRDefault="003224CD" w:rsidP="003224CD">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284C1205" w14:textId="095C0251" w:rsidR="00CE04A1" w:rsidRDefault="00CE04A1" w:rsidP="0054340B"/>
    <w:p w14:paraId="29D18F41" w14:textId="6771826F"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815E2C9" w:rsidR="005B675D" w:rsidRDefault="00781389" w:rsidP="005B675D">
      <w:pPr>
        <w:pStyle w:val="Caption"/>
        <w:jc w:val="center"/>
        <w:rPr>
          <w:color w:val="auto"/>
          <w:sz w:val="24"/>
          <w:szCs w:val="24"/>
        </w:rPr>
      </w:pPr>
      <w:bookmarkStart w:id="307"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8" w:name="_Toc52418943"/>
      <w:r w:rsidRPr="00AF250F">
        <w:t>Sunset</w:t>
      </w:r>
      <w:r w:rsidR="00962383">
        <w:t>-</w:t>
      </w:r>
      <w:r w:rsidRPr="00AF250F">
        <w:t>to</w:t>
      </w:r>
      <w:r w:rsidR="00962383">
        <w:t>-</w:t>
      </w:r>
      <w:r w:rsidRPr="00AF250F">
        <w:t>Day</w:t>
      </w:r>
      <w:bookmarkEnd w:id="308"/>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9"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10" w:name="_Toc52292087"/>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1" w:name="_Observation:"/>
      <w:bookmarkEnd w:id="311"/>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12"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2"/>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13"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3"/>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4" w:name="_Face_to_Face"/>
      <w:bookmarkStart w:id="315" w:name="_Toc52418944"/>
      <w:bookmarkEnd w:id="314"/>
      <w:r w:rsidRPr="00AF250F">
        <w:t>Face to Face</w:t>
      </w:r>
      <w:bookmarkEnd w:id="315"/>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2E3BDE60" w:rsidR="00980300" w:rsidRDefault="00980300" w:rsidP="00980300">
      <w:r w:rsidRPr="00AF250F">
        <w:t xml:space="preserve">The IS result shows this thesis work </w:t>
      </w:r>
      <w:proofErr w:type="spellStart"/>
      <w:r w:rsidR="00CD44E9" w:rsidRPr="00AF250F">
        <w:t>ReCycle</w:t>
      </w:r>
      <w:proofErr w:type="spellEnd"/>
      <w:r w:rsidR="00CD44E9" w:rsidRPr="00AF250F">
        <w:t xml:space="preserve">-GAN with </w:t>
      </w:r>
      <w:r w:rsidR="009A15E1">
        <w:t>Te</w:t>
      </w:r>
      <w:r w:rsidR="00CD44E9" w:rsidRPr="00AF250F">
        <w:t>mporal Discriminator (RC+TD</w:t>
      </w:r>
      <w:r w:rsidRPr="00AF250F">
        <w:t xml:space="preserve">) advantages over </w:t>
      </w:r>
      <w:proofErr w:type="spellStart"/>
      <w:r w:rsidRPr="00AF250F">
        <w:t>ReCycle</w:t>
      </w:r>
      <w:proofErr w:type="spellEnd"/>
      <w:r w:rsidRPr="00AF250F">
        <w:t>-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w:t>
      </w:r>
      <w:proofErr w:type="spellStart"/>
      <w:r w:rsidRPr="00AF250F">
        <w:t>ReCycle</w:t>
      </w:r>
      <w:proofErr w:type="spellEnd"/>
      <w:r w:rsidRPr="00AF250F">
        <w:t xml:space="preserve">-GAN, our network increases the IS </w:t>
      </w:r>
      <w:r w:rsidR="009A15E1">
        <w:t>with slight edg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6"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14FD64AE">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rPr>
        <w:drawing>
          <wp:inline distT="0" distB="0" distL="0" distR="0" wp14:anchorId="72511D7F" wp14:editId="40D104E3">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8"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8"/>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9"/>
            <w:r w:rsidRPr="00AF250F">
              <w:t>RC+TD</w:t>
            </w:r>
            <w:commentRangeEnd w:id="319"/>
            <w:r w:rsidRPr="00AF250F">
              <w:rPr>
                <w:rStyle w:val="CommentReference"/>
              </w:rPr>
              <w:commentReference w:id="319"/>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20"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20"/>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1" w:name="_Toc52418945"/>
      <w:proofErr w:type="spellStart"/>
      <w:r>
        <w:t>Adiss</w:t>
      </w:r>
      <w:proofErr w:type="spellEnd"/>
      <w:r>
        <w:t xml:space="preserve"> (</w:t>
      </w:r>
      <w:r>
        <w:rPr>
          <w:rFonts w:ascii="Nyala" w:hAnsi="Nyala"/>
          <w:lang w:val="am-ET"/>
        </w:rPr>
        <w:t>አዲስ)</w:t>
      </w:r>
      <w:bookmarkEnd w:id="321"/>
      <w:r w:rsidRPr="00AF250F">
        <w:t xml:space="preserve"> </w:t>
      </w:r>
    </w:p>
    <w:p w14:paraId="55898CEF" w14:textId="79D063C6"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and co</w:t>
      </w:r>
      <w:r w:rsidR="004A0233">
        <w:t>lorful</w:t>
      </w:r>
      <w:r w:rsidR="00B5142A">
        <w:t xml:space="preserve"> background</w:t>
      </w:r>
      <w:r w:rsidR="0081531F" w:rsidRPr="00143E90">
        <w:t>,</w:t>
      </w:r>
      <w:r w:rsidR="001B031A">
        <w:t xml:space="preserve"> </w:t>
      </w:r>
      <w:r w:rsidR="00DF484A">
        <w:t>S</w:t>
      </w:r>
      <w:r w:rsidR="0081531F" w:rsidRPr="00143E90">
        <w:t>imilar to the previous experiment</w:t>
      </w:r>
      <w:r w:rsidR="0081531F">
        <w:t>; 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77777777"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corresponding output of the network. The top three are Obama to Trump</w:t>
      </w:r>
      <w:r>
        <w:t>,</w:t>
      </w:r>
      <w:r w:rsidRPr="00AF250F">
        <w:t xml:space="preserve"> and </w:t>
      </w:r>
      <w:r>
        <w:t xml:space="preserve">the </w:t>
      </w:r>
      <w:r w:rsidRPr="00AF250F">
        <w:t>bottom ones are the reverse translation.</w:t>
      </w:r>
    </w:p>
    <w:p w14:paraId="56320C42" w14:textId="77777777"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 which basically seem</w:t>
      </w:r>
      <w:r w:rsidR="00474FF4">
        <w:t>s</w:t>
      </w:r>
      <w:r w:rsidR="00307C58">
        <w:t xml:space="preserve"> t</w:t>
      </w:r>
      <w:r w:rsidR="00474FF4">
        <w:t>o</w:t>
      </w:r>
      <w:r w:rsidR="00307C58">
        <w:t>o static</w:t>
      </w:r>
      <w:r>
        <w:t>.</w:t>
      </w:r>
      <w:r w:rsidR="00EE11D1">
        <w:t xml:space="preserve"> </w:t>
      </w:r>
    </w:p>
    <w:p w14:paraId="1224AB40" w14:textId="6AB25349" w:rsidR="00EE11D1" w:rsidRDefault="00EE11D1" w:rsidP="00402F45">
      <w:r>
        <w:t>Basically, the network shows insignificant</w:t>
      </w:r>
      <w:r w:rsidR="00B94295">
        <w:t xml:space="preserve"> </w:t>
      </w:r>
      <w:r>
        <w:t xml:space="preserve"> </w:t>
      </w:r>
    </w:p>
    <w:p w14:paraId="2FD6E096" w14:textId="750AA7F7" w:rsidR="009A1A15" w:rsidRDefault="00B94295" w:rsidP="00402F45">
      <w:r>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proofErr w:type="gramStart"/>
      <w:r w:rsidR="007A09CD">
        <w:t>a number of</w:t>
      </w:r>
      <w:proofErr w:type="gramEnd"/>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w:t>
      </w:r>
      <w:r w:rsidR="006B0907">
        <w:t xml:space="preserve">the </w:t>
      </w:r>
      <w:r w:rsidR="00ED5632">
        <w:t>figure 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p>
    <w:p w14:paraId="2FB3C692" w14:textId="21E6CD94"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6843F998" w14:textId="0AAC044C" w:rsidR="00380DEE" w:rsidRDefault="008D4694" w:rsidP="00402F45">
      <w:r>
        <w:t xml:space="preserve"> </w:t>
      </w:r>
    </w:p>
    <w:p w14:paraId="4DC9D3D9" w14:textId="77777777"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2" w:name="_Toc52418946"/>
      <w:r w:rsidRPr="00AF250F">
        <w:t>Conclusion and Future work</w:t>
      </w:r>
      <w:bookmarkEnd w:id="322"/>
    </w:p>
    <w:p w14:paraId="037EDA3B" w14:textId="6096B10F" w:rsidR="00851C68" w:rsidRPr="00AF250F" w:rsidRDefault="00851C68" w:rsidP="00F245F3">
      <w:pPr>
        <w:pStyle w:val="Heading2"/>
      </w:pPr>
      <w:bookmarkStart w:id="323" w:name="_Toc52418947"/>
      <w:r w:rsidRPr="00AF250F">
        <w:t>Conclusion</w:t>
      </w:r>
      <w:bookmarkEnd w:id="323"/>
    </w:p>
    <w:p w14:paraId="551C7FA7" w14:textId="77777777" w:rsidR="00D160D6"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w:t>
      </w:r>
      <w:r w:rsidR="00ED5632">
        <w:t>classical</w:t>
      </w:r>
      <w:r w:rsidR="00451DAA" w:rsidRPr="00AF250F">
        <w:t xml:space="preserve"> way </w:t>
      </w:r>
      <w:r w:rsidR="00ED5632">
        <w:t>considers sequence translation of image without considering image relation</w:t>
      </w:r>
      <w:r w:rsidR="00D160D6">
        <w:t>.</w:t>
      </w:r>
    </w:p>
    <w:p w14:paraId="5E9014B8" w14:textId="3C40DCB2" w:rsidR="00E8394C" w:rsidRDefault="00451DAA" w:rsidP="00FE4659">
      <w:pPr>
        <w:tabs>
          <w:tab w:val="left" w:pos="284"/>
          <w:tab w:val="left" w:pos="720"/>
        </w:tabs>
      </w:pPr>
      <w:r w:rsidRPr="00AF250F">
        <w:t xml:space="preserve">to </w:t>
      </w:r>
      <w:r w:rsidR="00507715">
        <w:t>video-to-video</w:t>
      </w:r>
      <w:r w:rsidRPr="00AF250F">
        <w:t xml:space="preserve"> translation carry out the </w:t>
      </w:r>
      <w:r w:rsidR="00507715">
        <w:t>image-to-image</w:t>
      </w:r>
      <w:r w:rsidRPr="00AF250F">
        <w:t xml:space="preserv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r w:rsidR="007F4831">
        <w:t xml:space="preserve">Various research has leveraged enormous in image translation </w:t>
      </w:r>
      <w:proofErr w:type="gramStart"/>
      <w:r w:rsidR="007F4831">
        <w:t>by the use of</w:t>
      </w:r>
      <w:proofErr w:type="gramEnd"/>
      <w:r w:rsidR="007F4831">
        <w:t xml:space="preserve"> GANs on an unpaired dataset. </w:t>
      </w:r>
      <w:r w:rsidR="007F4831" w:rsidRPr="007F4831">
        <w:t>As far as video translation is concerned, existing GAN-based methods do not completely exploit space-time expertise in images.</w:t>
      </w:r>
    </w:p>
    <w:p w14:paraId="0EF277E5" w14:textId="387390CE" w:rsidR="007F4831" w:rsidRPr="00AF250F" w:rsidRDefault="007F4831" w:rsidP="007F4831">
      <w:r>
        <w:t>This research examines the idea of using GANs for the utilization of spatial-temporal information in a video by extending the unpaired video-to-video translations model (</w:t>
      </w:r>
      <w:proofErr w:type="spellStart"/>
      <w:r>
        <w:t>ReCycle</w:t>
      </w:r>
      <w:proofErr w:type="spellEnd"/>
      <w:r>
        <w:t xml:space="preserve">-GAN) to enhance spatial-temporal video translation. As </w:t>
      </w:r>
      <w:proofErr w:type="spellStart"/>
      <w:r>
        <w:t>ReCycelGAN</w:t>
      </w:r>
      <w:proofErr w:type="spellEnd"/>
      <w:r>
        <w:t xml:space="preserve"> Author claims video to video translation is under constraint. Since previous works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w:t>
      </w:r>
      <w:proofErr w:type="spellStart"/>
      <w:r w:rsidR="00C25948" w:rsidRPr="00AF250F">
        <w:t>Re</w:t>
      </w:r>
      <w:r w:rsidR="00927604" w:rsidRPr="00AF250F">
        <w:t>Cycle</w:t>
      </w:r>
      <w:proofErr w:type="spellEnd"/>
      <w:r w:rsidR="00927604" w:rsidRPr="00AF250F">
        <w:t>-</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1DEFF7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4" w:name="_Toc52418948"/>
      <w:r w:rsidRPr="00AF250F">
        <w:t xml:space="preserve">Limitation and </w:t>
      </w:r>
      <w:r w:rsidR="00851C68" w:rsidRPr="00AF250F">
        <w:t>Future work</w:t>
      </w:r>
      <w:bookmarkEnd w:id="324"/>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FC6E0C9"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h the number of participants in human evaluation is very small</w:t>
      </w:r>
      <w:r w:rsidR="00C1227F">
        <w:t xml:space="preserve"> range from 10 to 15</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44C14EA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discriminator network with considering 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5" w:name="_Toc52418949"/>
      <w:r w:rsidRPr="00AF250F">
        <w:t>References</w:t>
      </w:r>
      <w:bookmarkEnd w:id="258"/>
      <w:bookmarkEnd w:id="325"/>
    </w:p>
    <w:p w14:paraId="76406F26" w14:textId="3DBAC62F" w:rsidR="0047025F" w:rsidRPr="0047025F" w:rsidRDefault="001C1FA8" w:rsidP="0047025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7025F" w:rsidRPr="0047025F">
        <w:rPr>
          <w:rFonts w:ascii="Calibri" w:hAnsi="Calibri" w:cs="Calibri"/>
          <w:noProof/>
        </w:rPr>
        <w:t>[1]</w:t>
      </w:r>
      <w:r w:rsidR="0047025F" w:rsidRPr="0047025F">
        <w:rPr>
          <w:rFonts w:ascii="Calibri" w:hAnsi="Calibri" w:cs="Calibri"/>
          <w:noProof/>
        </w:rPr>
        <w:tab/>
        <w:t xml:space="preserve">Jake VanderPlas, </w:t>
      </w:r>
      <w:r w:rsidR="0047025F" w:rsidRPr="0047025F">
        <w:rPr>
          <w:rFonts w:ascii="Calibri" w:hAnsi="Calibri" w:cs="Calibri"/>
          <w:i/>
          <w:iCs/>
          <w:noProof/>
        </w:rPr>
        <w:t>Python Data Science Handbook</w:t>
      </w:r>
      <w:r w:rsidR="0047025F" w:rsidRPr="0047025F">
        <w:rPr>
          <w:rFonts w:ascii="Calibri" w:hAnsi="Calibri" w:cs="Calibri"/>
          <w:noProof/>
        </w:rPr>
        <w:t>. O’Reilly Media, Inc.</w:t>
      </w:r>
    </w:p>
    <w:p w14:paraId="20F4F0DB"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w:t>
      </w:r>
      <w:r w:rsidRPr="0047025F">
        <w:rPr>
          <w:rFonts w:ascii="Calibri" w:hAnsi="Calibri" w:cs="Calibri"/>
          <w:noProof/>
        </w:rPr>
        <w:tab/>
        <w:t xml:space="preserve">R. Rojas, “Neural Networks: A Systematic Introduction. ,” </w:t>
      </w:r>
      <w:r w:rsidRPr="0047025F">
        <w:rPr>
          <w:rFonts w:ascii="Calibri" w:hAnsi="Calibri" w:cs="Calibri"/>
          <w:i/>
          <w:iCs/>
          <w:noProof/>
        </w:rPr>
        <w:t>Springer New York, NY, USA -Verlag New York, Inc.</w:t>
      </w:r>
      <w:r w:rsidRPr="0047025F">
        <w:rPr>
          <w:rFonts w:ascii="Calibri" w:hAnsi="Calibri" w:cs="Calibri"/>
          <w:noProof/>
        </w:rPr>
        <w:t>, 1996.</w:t>
      </w:r>
    </w:p>
    <w:p w14:paraId="6FC8BDB9"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w:t>
      </w:r>
      <w:r w:rsidRPr="0047025F">
        <w:rPr>
          <w:rFonts w:ascii="Calibri" w:hAnsi="Calibri" w:cs="Calibri"/>
          <w:noProof/>
        </w:rPr>
        <w:tab/>
        <w:t xml:space="preserve">G. E. H. Alex Krizhevsky, Ilya Sutskever, “ImageNet Classification with Deep Convolutional Neural Networks,” </w:t>
      </w:r>
      <w:r w:rsidRPr="0047025F">
        <w:rPr>
          <w:rFonts w:ascii="Calibri" w:hAnsi="Calibri" w:cs="Calibri"/>
          <w:i/>
          <w:iCs/>
          <w:noProof/>
        </w:rPr>
        <w:t>ILSVRC2012</w:t>
      </w:r>
      <w:r w:rsidRPr="0047025F">
        <w:rPr>
          <w:rFonts w:ascii="Calibri" w:hAnsi="Calibri" w:cs="Calibri"/>
          <w:noProof/>
        </w:rPr>
        <w:t>, pp. 1–1432, 2007, doi: 10.1201/9781420010749.</w:t>
      </w:r>
    </w:p>
    <w:p w14:paraId="03235C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w:t>
      </w:r>
      <w:r w:rsidRPr="0047025F">
        <w:rPr>
          <w:rFonts w:ascii="Calibri" w:hAnsi="Calibri" w:cs="Calibri"/>
          <w:noProof/>
        </w:rPr>
        <w:tab/>
        <w:t xml:space="preserve">Y. LeCun, L. Bottou, Y. Bengio, and P. Haffner, “Gradient-based learning applied to document recognition,” </w:t>
      </w:r>
      <w:r w:rsidRPr="0047025F">
        <w:rPr>
          <w:rFonts w:ascii="Calibri" w:hAnsi="Calibri" w:cs="Calibri"/>
          <w:i/>
          <w:iCs/>
          <w:noProof/>
        </w:rPr>
        <w:t>Proc. IEEE</w:t>
      </w:r>
      <w:r w:rsidRPr="0047025F">
        <w:rPr>
          <w:rFonts w:ascii="Calibri" w:hAnsi="Calibri" w:cs="Calibri"/>
          <w:noProof/>
        </w:rPr>
        <w:t>, vol. 86, no. 11, pp. 2278–2323, 1998, doi: 10.1109/5.726791.</w:t>
      </w:r>
    </w:p>
    <w:p w14:paraId="7EB1516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w:t>
      </w:r>
      <w:r w:rsidRPr="0047025F">
        <w:rPr>
          <w:rFonts w:ascii="Calibri" w:hAnsi="Calibri" w:cs="Calibri"/>
          <w:noProof/>
        </w:rPr>
        <w:tab/>
        <w:t xml:space="preserve">I. Goodfellow </w:t>
      </w:r>
      <w:r w:rsidRPr="0047025F">
        <w:rPr>
          <w:rFonts w:ascii="Calibri" w:hAnsi="Calibri" w:cs="Calibri"/>
          <w:i/>
          <w:iCs/>
          <w:noProof/>
        </w:rPr>
        <w:t>et al.</w:t>
      </w:r>
      <w:r w:rsidRPr="0047025F">
        <w:rPr>
          <w:rFonts w:ascii="Calibri" w:hAnsi="Calibri" w:cs="Calibri"/>
          <w:noProof/>
        </w:rPr>
        <w:t xml:space="preserve">, “Generative Adversarial Nets (NIPS version),” </w:t>
      </w:r>
      <w:r w:rsidRPr="0047025F">
        <w:rPr>
          <w:rFonts w:ascii="Calibri" w:hAnsi="Calibri" w:cs="Calibri"/>
          <w:i/>
          <w:iCs/>
          <w:noProof/>
        </w:rPr>
        <w:t>Adv. Neural Inf. Process. Syst. 27</w:t>
      </w:r>
      <w:r w:rsidRPr="0047025F">
        <w:rPr>
          <w:rFonts w:ascii="Calibri" w:hAnsi="Calibri" w:cs="Calibri"/>
          <w:noProof/>
        </w:rPr>
        <w:t>, 2014, doi: 10.1001/jamainternmed.2016.8245.</w:t>
      </w:r>
    </w:p>
    <w:p w14:paraId="738CE40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6]</w:t>
      </w:r>
      <w:r w:rsidRPr="0047025F">
        <w:rPr>
          <w:rFonts w:ascii="Calibri" w:hAnsi="Calibri" w:cs="Calibri"/>
          <w:noProof/>
        </w:rPr>
        <w:tab/>
        <w:t>“Attempts on Real Time Style Transfer – mc.ai.” https://mc.ai/attempts-on-real-time-style-transfer/ (accessed Sep. 22, 2020).</w:t>
      </w:r>
    </w:p>
    <w:p w14:paraId="7F153BB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7]</w:t>
      </w:r>
      <w:r w:rsidRPr="0047025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CA07421"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8]</w:t>
      </w:r>
      <w:r w:rsidRPr="0047025F">
        <w:rPr>
          <w:rFonts w:ascii="Calibri" w:hAnsi="Calibri" w:cs="Calibri"/>
          <w:noProof/>
        </w:rPr>
        <w:tab/>
        <w:t xml:space="preserve">D. Dwibedi, Y. Aytar, J. Tompson, P. Sermanet, and A. Zisserman, “Temporal cycle-consistency learning,” </w:t>
      </w:r>
      <w:r w:rsidRPr="0047025F">
        <w:rPr>
          <w:rFonts w:ascii="Calibri" w:hAnsi="Calibri" w:cs="Calibri"/>
          <w:i/>
          <w:iCs/>
          <w:noProof/>
        </w:rPr>
        <w:t>Proc. IEEE Comput. Soc. Conf. Comput. Vis. Pattern Recognit.</w:t>
      </w:r>
      <w:r w:rsidRPr="0047025F">
        <w:rPr>
          <w:rFonts w:ascii="Calibri" w:hAnsi="Calibri" w:cs="Calibri"/>
          <w:noProof/>
        </w:rPr>
        <w:t>, vol. 2019-June, no. 12, pp. 1801–1810, Apr. 2019, doi: 10.1109/CVPR.2019.00190.</w:t>
      </w:r>
    </w:p>
    <w:p w14:paraId="62940D0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9]</w:t>
      </w:r>
      <w:r w:rsidRPr="0047025F">
        <w:rPr>
          <w:rFonts w:ascii="Calibri" w:hAnsi="Calibri" w:cs="Calibri"/>
          <w:noProof/>
        </w:rPr>
        <w:tab/>
        <w:t xml:space="preserve">P. Isola, J. Y. Zhu, T. Zhou, and A. A. Efros, “Image-to-image translation with conditional adversarial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5967–5976, doi: 10.1109/CVPR.2017.632.</w:t>
      </w:r>
    </w:p>
    <w:p w14:paraId="64C5775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0]</w:t>
      </w:r>
      <w:r w:rsidRPr="0047025F">
        <w:rPr>
          <w:rFonts w:ascii="Calibri" w:hAnsi="Calibri" w:cs="Calibri"/>
          <w:noProof/>
        </w:rPr>
        <w:tab/>
        <w:t xml:space="preserve">J. Y. Zhu, T. Park, P. Isola, and A. A. Efros, “Unpaired Image-to-Image Translation Using Cycle-Consistent Adversarial Networks,”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2242–2251, doi: 10.1109/ICCV.2017.244.</w:t>
      </w:r>
    </w:p>
    <w:p w14:paraId="067F8F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1]</w:t>
      </w:r>
      <w:r w:rsidRPr="0047025F">
        <w:rPr>
          <w:rFonts w:ascii="Calibri" w:hAnsi="Calibri" w:cs="Calibri"/>
          <w:noProof/>
        </w:rPr>
        <w:tab/>
        <w:t xml:space="preserve">A. Bansal, S. Ma, D. Ramanan, and Y. Sheikh, “Recycle-GAN: Unsupervised Video Retargeting,”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09 LNCS, pp. 122–138, doi: 10.1007/978-3-030-01228-1_8.</w:t>
      </w:r>
    </w:p>
    <w:p w14:paraId="66B323B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2]</w:t>
      </w:r>
      <w:r w:rsidRPr="0047025F">
        <w:rPr>
          <w:rFonts w:ascii="Calibri" w:hAnsi="Calibri" w:cs="Calibri"/>
          <w:noProof/>
        </w:rPr>
        <w:tab/>
        <w:t xml:space="preserve">C. Cao, Q. Hou, and K. Zhou, “Displaced dynamic expression regression for real-time facial tracking and animation,” in </w:t>
      </w:r>
      <w:r w:rsidRPr="0047025F">
        <w:rPr>
          <w:rFonts w:ascii="Calibri" w:hAnsi="Calibri" w:cs="Calibri"/>
          <w:i/>
          <w:iCs/>
          <w:noProof/>
        </w:rPr>
        <w:t>ACM Transactions on Graphics</w:t>
      </w:r>
      <w:r w:rsidRPr="0047025F">
        <w:rPr>
          <w:rFonts w:ascii="Calibri" w:hAnsi="Calibri" w:cs="Calibri"/>
          <w:noProof/>
        </w:rPr>
        <w:t>, 2014, vol. 33, no. 4, doi: 10.1145/2601097.2601204.</w:t>
      </w:r>
    </w:p>
    <w:p w14:paraId="016DD0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3]</w:t>
      </w:r>
      <w:r w:rsidRPr="0047025F">
        <w:rPr>
          <w:rFonts w:ascii="Calibri" w:hAnsi="Calibri" w:cs="Calibri"/>
          <w:noProof/>
        </w:rPr>
        <w:tab/>
        <w:t>M. Mirza and S. Osindero, “Conditional Generative Adversarial Nets,” Nov. 2014, Accessed: Oct. 10, 2019. [Online]. Available: http://arxiv.org/abs/1411.1784.</w:t>
      </w:r>
    </w:p>
    <w:p w14:paraId="6CF3712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4]</w:t>
      </w:r>
      <w:r w:rsidRPr="0047025F">
        <w:rPr>
          <w:rFonts w:ascii="Calibri" w:hAnsi="Calibri" w:cs="Calibri"/>
          <w:noProof/>
        </w:rPr>
        <w:tab/>
        <w:t xml:space="preserve">T. Karras, S. Laine, and T. Aila, “A style-based generator architecture for generative adversarial network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Jun. 2019, vol. 2019-June, pp. 4396–4405, doi: 10.1109/CVPR.2019.00453.</w:t>
      </w:r>
    </w:p>
    <w:p w14:paraId="5248B31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5]</w:t>
      </w:r>
      <w:r w:rsidRPr="0047025F">
        <w:rPr>
          <w:rFonts w:ascii="Calibri" w:hAnsi="Calibri" w:cs="Calibri"/>
          <w:noProof/>
        </w:rPr>
        <w:tab/>
        <w:t xml:space="preserve">T. C. Wang, M. Y. Liu, J. Y. Zhu, A. Tao, J. Kautz, and B. Catanzaro, “High-Resolution Image Synthesis and Semantic Manipulation with Conditional GANs,”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798–8807, doi: 10.1109/CVPR.2018.00917.</w:t>
      </w:r>
    </w:p>
    <w:p w14:paraId="4A0B818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6]</w:t>
      </w:r>
      <w:r w:rsidRPr="0047025F">
        <w:rPr>
          <w:rFonts w:ascii="Calibri" w:hAnsi="Calibri" w:cs="Calibri"/>
          <w:noProof/>
        </w:rPr>
        <w:tab/>
        <w:t xml:space="preserve">H. Huang </w:t>
      </w:r>
      <w:r w:rsidRPr="0047025F">
        <w:rPr>
          <w:rFonts w:ascii="Calibri" w:hAnsi="Calibri" w:cs="Calibri"/>
          <w:i/>
          <w:iCs/>
          <w:noProof/>
        </w:rPr>
        <w:t>et al.</w:t>
      </w:r>
      <w:r w:rsidRPr="0047025F">
        <w:rPr>
          <w:rFonts w:ascii="Calibri" w:hAnsi="Calibri" w:cs="Calibri"/>
          <w:noProof/>
        </w:rPr>
        <w:t xml:space="preserve">, “Real-time neural style transfer for video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7044–7052, doi: 10.1109/CVPR.2017.745.</w:t>
      </w:r>
    </w:p>
    <w:p w14:paraId="3673E6E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7]</w:t>
      </w:r>
      <w:r w:rsidRPr="0047025F">
        <w:rPr>
          <w:rFonts w:ascii="Calibri" w:hAnsi="Calibri" w:cs="Calibri"/>
          <w:noProof/>
        </w:rPr>
        <w:tab/>
        <w:t xml:space="preserve">L. Hui, X. Li, J. Chen, H. He, and J. Yang, “Unsupervised Multi-Domain Image Translation with Domain-Specific Encoders/Decoders,” in </w:t>
      </w:r>
      <w:r w:rsidRPr="0047025F">
        <w:rPr>
          <w:rFonts w:ascii="Calibri" w:hAnsi="Calibri" w:cs="Calibri"/>
          <w:i/>
          <w:iCs/>
          <w:noProof/>
        </w:rPr>
        <w:t>Proceedings - International Conference on Pattern Recognition</w:t>
      </w:r>
      <w:r w:rsidRPr="0047025F">
        <w:rPr>
          <w:rFonts w:ascii="Calibri" w:hAnsi="Calibri" w:cs="Calibri"/>
          <w:noProof/>
        </w:rPr>
        <w:t>, Nov. 2018, vol. 2018-August, pp. 2044–2049, doi: 10.1109/ICPR.2018.8545169.</w:t>
      </w:r>
    </w:p>
    <w:p w14:paraId="176E699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8]</w:t>
      </w:r>
      <w:r w:rsidRPr="0047025F">
        <w:rPr>
          <w:rFonts w:ascii="Calibri" w:hAnsi="Calibri" w:cs="Calibri"/>
          <w:noProof/>
        </w:rPr>
        <w:tab/>
        <w:t>A. Radford, L. Metz, and S. Chintala, “Unsupervised representation learning with deep convolutional generative adversarial networks,” Nov. 2016.</w:t>
      </w:r>
    </w:p>
    <w:p w14:paraId="01D488E4"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19]</w:t>
      </w:r>
      <w:r w:rsidRPr="0047025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5194428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0]</w:t>
      </w:r>
      <w:r w:rsidRPr="0047025F">
        <w:rPr>
          <w:rFonts w:ascii="Calibri" w:hAnsi="Calibri" w:cs="Calibri"/>
          <w:noProof/>
        </w:rPr>
        <w:tab/>
        <w:t xml:space="preserve">Y. Choi, M. Choi, M. Kim, J. W. Ha, S. Kim, and J. Choo, “StarGAN: Unified Generative Adversarial Networks for Multi-domain Image-to-Image Translation,” </w:t>
      </w:r>
      <w:r w:rsidRPr="0047025F">
        <w:rPr>
          <w:rFonts w:ascii="Calibri" w:hAnsi="Calibri" w:cs="Calibri"/>
          <w:i/>
          <w:iCs/>
          <w:noProof/>
        </w:rPr>
        <w:t>Proc. IEEE Comput. Soc. Conf. Comput. Vis. Pattern Recognit.</w:t>
      </w:r>
      <w:r w:rsidRPr="0047025F">
        <w:rPr>
          <w:rFonts w:ascii="Calibri" w:hAnsi="Calibri" w:cs="Calibri"/>
          <w:noProof/>
        </w:rPr>
        <w:t>, pp. 8789–8797, Nov. 2018, doi: 10.1109/CVPR.2018.00916.</w:t>
      </w:r>
    </w:p>
    <w:p w14:paraId="3FCA367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1]</w:t>
      </w:r>
      <w:r w:rsidRPr="0047025F">
        <w:rPr>
          <w:rFonts w:ascii="Calibri" w:hAnsi="Calibri" w:cs="Calibri"/>
          <w:noProof/>
        </w:rPr>
        <w:tab/>
        <w:t xml:space="preserve">D. Chen, J. Liao, L. Yuan, N. Yu, and G. Hua, “Coherent Online Video Style Transfer,” in </w:t>
      </w:r>
      <w:r w:rsidRPr="0047025F">
        <w:rPr>
          <w:rFonts w:ascii="Calibri" w:hAnsi="Calibri" w:cs="Calibri"/>
          <w:i/>
          <w:iCs/>
          <w:noProof/>
        </w:rPr>
        <w:t>Proceedings of the IEEE International Conference on Computer Vision</w:t>
      </w:r>
      <w:r w:rsidRPr="0047025F">
        <w:rPr>
          <w:rFonts w:ascii="Calibri" w:hAnsi="Calibri" w:cs="Calibri"/>
          <w:noProof/>
        </w:rPr>
        <w:t>, Dec. 2017, vol. 2017-Octob, pp. 1114–1123, doi: 10.1109/ICCV.2017.126.</w:t>
      </w:r>
    </w:p>
    <w:p w14:paraId="4B98BE9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2]</w:t>
      </w:r>
      <w:r w:rsidRPr="0047025F">
        <w:rPr>
          <w:rFonts w:ascii="Calibri" w:hAnsi="Calibri" w:cs="Calibri"/>
          <w:noProof/>
        </w:rPr>
        <w:tab/>
        <w:t>D. Bashkirova, B. Usman, and K. Saenko, “Unsupervised Video-to-Video Translation,” no. Nips, 2018, [Online]. Available: http://arxiv.org/abs/1806.03698.</w:t>
      </w:r>
    </w:p>
    <w:p w14:paraId="3DD45948"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3]</w:t>
      </w:r>
      <w:r w:rsidRPr="0047025F">
        <w:rPr>
          <w:rFonts w:ascii="Calibri" w:hAnsi="Calibri" w:cs="Calibri"/>
          <w:noProof/>
        </w:rPr>
        <w:tab/>
        <w:t xml:space="preserve">K. Vougioukas, S. Petridis, and M. Pantic, “Realistic Speech-Driven Facial Animation with GANs,” </w:t>
      </w:r>
      <w:r w:rsidRPr="0047025F">
        <w:rPr>
          <w:rFonts w:ascii="Calibri" w:hAnsi="Calibri" w:cs="Calibri"/>
          <w:i/>
          <w:iCs/>
          <w:noProof/>
        </w:rPr>
        <w:t>Int. J. Comput. Vis.</w:t>
      </w:r>
      <w:r w:rsidRPr="0047025F">
        <w:rPr>
          <w:rFonts w:ascii="Calibri" w:hAnsi="Calibri" w:cs="Calibri"/>
          <w:noProof/>
        </w:rPr>
        <w:t>, 2019, doi: 10.1007/s11263-019-01251-8.</w:t>
      </w:r>
    </w:p>
    <w:p w14:paraId="1672025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4]</w:t>
      </w:r>
      <w:r w:rsidRPr="0047025F">
        <w:rPr>
          <w:rFonts w:ascii="Calibri" w:hAnsi="Calibri" w:cs="Calibri"/>
          <w:noProof/>
        </w:rPr>
        <w:tab/>
        <w:t xml:space="preserve">A. R. Kosiorek, H. Kim, I. Posner, and Y. W. Teh, “Sequential attend, infer, repeat: Generative modelling of moving objects,” </w:t>
      </w:r>
      <w:r w:rsidRPr="0047025F">
        <w:rPr>
          <w:rFonts w:ascii="Calibri" w:hAnsi="Calibri" w:cs="Calibri"/>
          <w:i/>
          <w:iCs/>
          <w:noProof/>
        </w:rPr>
        <w:t>Adv. Neural Inf. Process. Syst.</w:t>
      </w:r>
      <w:r w:rsidRPr="0047025F">
        <w:rPr>
          <w:rFonts w:ascii="Calibri" w:hAnsi="Calibri" w:cs="Calibri"/>
          <w:noProof/>
        </w:rPr>
        <w:t>, vol. 2018-Decem, no. NeurIPS, pp. 8606–8616, 2018.</w:t>
      </w:r>
    </w:p>
    <w:p w14:paraId="2ED170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5]</w:t>
      </w:r>
      <w:r w:rsidRPr="0047025F">
        <w:rPr>
          <w:rFonts w:ascii="Calibri" w:hAnsi="Calibri" w:cs="Calibri"/>
          <w:noProof/>
        </w:rPr>
        <w:tab/>
        <w:t xml:space="preserve">S. Tulyakov, M.-Y. Y. Liu, X. Yang, and J. Kautz, “MoCoGAN: Decomposing Motion and Content for Video Generation,”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1526–1535, doi: 10.1109/CVPR.2018.00165.</w:t>
      </w:r>
    </w:p>
    <w:p w14:paraId="33C8046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6]</w:t>
      </w:r>
      <w:r w:rsidRPr="0047025F">
        <w:rPr>
          <w:rFonts w:ascii="Calibri" w:hAnsi="Calibri" w:cs="Calibri"/>
          <w:noProof/>
        </w:rPr>
        <w:tab/>
        <w:t>B. Kratzwald, Z. Huang, D. P. Paudel, A. Dinesh, and L. Van Gool, “Improving Video Generation for Multi-functional Applications,” 2017, [Online]. Available: http://arxiv.org/abs/1711.11453.</w:t>
      </w:r>
    </w:p>
    <w:p w14:paraId="1B5E79E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7]</w:t>
      </w:r>
      <w:r w:rsidRPr="0047025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1278590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8]</w:t>
      </w:r>
      <w:r w:rsidRPr="0047025F">
        <w:rPr>
          <w:rFonts w:ascii="Calibri" w:hAnsi="Calibri" w:cs="Calibri"/>
          <w:noProof/>
        </w:rPr>
        <w:tab/>
        <w:t xml:space="preserve">K. Park, S. Woo, D. Kim, D. Cho, and I. S. Kweon, “Preserving semantic and temporal consistency for unpaired video-to-video translation,” </w:t>
      </w:r>
      <w:r w:rsidRPr="0047025F">
        <w:rPr>
          <w:rFonts w:ascii="Calibri" w:hAnsi="Calibri" w:cs="Calibri"/>
          <w:i/>
          <w:iCs/>
          <w:noProof/>
        </w:rPr>
        <w:t>MM 2019 - Proc. 27th ACM Int. Conf. Multimed.</w:t>
      </w:r>
      <w:r w:rsidRPr="0047025F">
        <w:rPr>
          <w:rFonts w:ascii="Calibri" w:hAnsi="Calibri" w:cs="Calibri"/>
          <w:noProof/>
        </w:rPr>
        <w:t>, pp. 1248–1257, Aug. 2019, doi: 10.1145/3343031.3350864.</w:t>
      </w:r>
    </w:p>
    <w:p w14:paraId="2DFB686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29]</w:t>
      </w:r>
      <w:r w:rsidRPr="0047025F">
        <w:rPr>
          <w:rFonts w:ascii="Calibri" w:hAnsi="Calibri" w:cs="Calibri"/>
          <w:noProof/>
        </w:rPr>
        <w:tab/>
        <w:t xml:space="preserve">C. Militello, L. Rundo, and M. C. Gilardi, “Applications of imaging processing to MRgFUS treatment for fibroids: a review,” </w:t>
      </w:r>
      <w:r w:rsidRPr="0047025F">
        <w:rPr>
          <w:rFonts w:ascii="Calibri" w:hAnsi="Calibri" w:cs="Calibri"/>
          <w:i/>
          <w:iCs/>
          <w:noProof/>
        </w:rPr>
        <w:t>Transl. Cancer Res.</w:t>
      </w:r>
      <w:r w:rsidRPr="0047025F">
        <w:rPr>
          <w:rFonts w:ascii="Calibri" w:hAnsi="Calibri" w:cs="Calibri"/>
          <w:noProof/>
        </w:rPr>
        <w:t>, vol. 3, no. 5, pp. 472–482, 2014, doi: 10.21037/3200.</w:t>
      </w:r>
    </w:p>
    <w:p w14:paraId="20E05C7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0]</w:t>
      </w:r>
      <w:r w:rsidRPr="0047025F">
        <w:rPr>
          <w:rFonts w:ascii="Calibri" w:hAnsi="Calibri" w:cs="Calibri"/>
          <w:noProof/>
        </w:rPr>
        <w:tab/>
        <w:t xml:space="preserve">X. Wei, S. Feng, J. Zhu, and H. Su, “Video-to-video translation with global temporal consistency,” </w:t>
      </w:r>
      <w:r w:rsidRPr="0047025F">
        <w:rPr>
          <w:rFonts w:ascii="Calibri" w:hAnsi="Calibri" w:cs="Calibri"/>
          <w:i/>
          <w:iCs/>
          <w:noProof/>
        </w:rPr>
        <w:t>MM 2018 - Proc. 2018 ACM Multimed. Conf.</w:t>
      </w:r>
      <w:r w:rsidRPr="0047025F">
        <w:rPr>
          <w:rFonts w:ascii="Calibri" w:hAnsi="Calibri" w:cs="Calibri"/>
          <w:noProof/>
        </w:rPr>
        <w:t>, pp. 18–25, 2018, doi: 10.1145/3240508.3240708.</w:t>
      </w:r>
    </w:p>
    <w:p w14:paraId="5A47BAB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1]</w:t>
      </w:r>
      <w:r w:rsidRPr="0047025F">
        <w:rPr>
          <w:rFonts w:ascii="Calibri" w:hAnsi="Calibri" w:cs="Calibri"/>
          <w:noProof/>
        </w:rPr>
        <w:tab/>
        <w:t xml:space="preserve">E. Ilg, N. Mayer, T. Saikia, M. Keuper, A. Dosovitskiy, and T. Brox, “FlowNet 2.0: Evolution of optical flow estimation with deep network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 pp. 1647–1655, doi: 10.1109/CVPR.2017.179.</w:t>
      </w:r>
    </w:p>
    <w:p w14:paraId="0CD2B987"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2]</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0B24289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3]</w:t>
      </w:r>
      <w:r w:rsidRPr="0047025F">
        <w:rPr>
          <w:rFonts w:ascii="Calibri" w:hAnsi="Calibri" w:cs="Calibri"/>
          <w:noProof/>
        </w:rPr>
        <w:tab/>
        <w:t xml:space="preserve">A. Dosovitskiy </w:t>
      </w:r>
      <w:r w:rsidRPr="0047025F">
        <w:rPr>
          <w:rFonts w:ascii="Calibri" w:hAnsi="Calibri" w:cs="Calibri"/>
          <w:i/>
          <w:iCs/>
          <w:noProof/>
        </w:rPr>
        <w:t>et al.</w:t>
      </w:r>
      <w:r w:rsidRPr="0047025F">
        <w:rPr>
          <w:rFonts w:ascii="Calibri" w:hAnsi="Calibri" w:cs="Calibri"/>
          <w:noProof/>
        </w:rPr>
        <w:t xml:space="preserve">, “FlowNet: Learning optical flow with convolutional networks,” </w:t>
      </w:r>
      <w:r w:rsidRPr="0047025F">
        <w:rPr>
          <w:rFonts w:ascii="Calibri" w:hAnsi="Calibri" w:cs="Calibri"/>
          <w:i/>
          <w:iCs/>
          <w:noProof/>
        </w:rPr>
        <w:t>Proc. IEEE Int. Conf. Comput. Vis.</w:t>
      </w:r>
      <w:r w:rsidRPr="0047025F">
        <w:rPr>
          <w:rFonts w:ascii="Calibri" w:hAnsi="Calibri" w:cs="Calibri"/>
          <w:noProof/>
        </w:rPr>
        <w:t>, vol. 2015 Inter, pp. 2758–2766, 2015, doi: 10.1109/ICCV.2015.316.</w:t>
      </w:r>
    </w:p>
    <w:p w14:paraId="0536EE33"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4]</w:t>
      </w:r>
      <w:r w:rsidRPr="0047025F">
        <w:rPr>
          <w:rFonts w:ascii="Calibri" w:hAnsi="Calibri" w:cs="Calibri"/>
          <w:noProof/>
        </w:rPr>
        <w:tab/>
        <w:t xml:space="preserve">D. Sun, X. Yang, M. Y. Liu, and J. Kautz, “PWC-Net: CNNs for Optical Flow Using Pyramid, Warping, and Cost Volume,” in </w:t>
      </w:r>
      <w:r w:rsidRPr="0047025F">
        <w:rPr>
          <w:rFonts w:ascii="Calibri" w:hAnsi="Calibri" w:cs="Calibri"/>
          <w:i/>
          <w:iCs/>
          <w:noProof/>
        </w:rPr>
        <w:t>Proceedings of the IEEE Computer Society Conference on Computer Vision and Pattern Recognition</w:t>
      </w:r>
      <w:r w:rsidRPr="0047025F">
        <w:rPr>
          <w:rFonts w:ascii="Calibri" w:hAnsi="Calibri" w:cs="Calibri"/>
          <w:noProof/>
        </w:rPr>
        <w:t>, Dec. 2018, pp. 8934–8943, doi: 10.1109/CVPR.2018.00931.</w:t>
      </w:r>
    </w:p>
    <w:p w14:paraId="275CC1D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5]</w:t>
      </w:r>
      <w:r w:rsidRPr="0047025F">
        <w:rPr>
          <w:rFonts w:ascii="Calibri" w:hAnsi="Calibri" w:cs="Calibri"/>
          <w:noProof/>
        </w:rPr>
        <w:tab/>
        <w:t xml:space="preserve">D. J. Butler, J. Wulff, G. B. Stanley, and M. J. Black, “A naturalistic open source movie for optical flow evaluation,”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2, vol. 7577 LNCS, no. PART 6, pp. 611–625, doi: 10.1007/978-3-642-33783-3_44.</w:t>
      </w:r>
    </w:p>
    <w:p w14:paraId="2C8622F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6]</w:t>
      </w:r>
      <w:r w:rsidRPr="0047025F">
        <w:rPr>
          <w:rFonts w:ascii="Calibri" w:hAnsi="Calibri" w:cs="Calibri"/>
          <w:noProof/>
        </w:rPr>
        <w:tab/>
        <w:t xml:space="preserve">J. P. Bennett, “Everybody Dance Now!,” </w:t>
      </w:r>
      <w:r w:rsidRPr="0047025F">
        <w:rPr>
          <w:rFonts w:ascii="Calibri" w:hAnsi="Calibri" w:cs="Calibri"/>
          <w:i/>
          <w:iCs/>
          <w:noProof/>
        </w:rPr>
        <w:t>J. Phys. Educ. Recreat. Danc.</w:t>
      </w:r>
      <w:r w:rsidRPr="0047025F">
        <w:rPr>
          <w:rFonts w:ascii="Calibri" w:hAnsi="Calibri" w:cs="Calibri"/>
          <w:noProof/>
        </w:rPr>
        <w:t>, vol. 77, no. 1, pp. 6–7, Jan. 2019, doi: 10.1080/07303084.2006.10597803.</w:t>
      </w:r>
    </w:p>
    <w:p w14:paraId="30F9065F"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7]</w:t>
      </w:r>
      <w:r w:rsidRPr="0047025F">
        <w:rPr>
          <w:rFonts w:ascii="Calibri" w:hAnsi="Calibri" w:cs="Calibri"/>
          <w:noProof/>
        </w:rPr>
        <w:tab/>
        <w:t xml:space="preserve">A. Pumarola, A. Agudo, A. M. Martinez, A. Sanfeliu, and F. Moreno-Noguer, “GANimation: One-Shot Anatomically Consistent Facial Animation,” </w:t>
      </w:r>
      <w:r w:rsidRPr="0047025F">
        <w:rPr>
          <w:rFonts w:ascii="Calibri" w:hAnsi="Calibri" w:cs="Calibri"/>
          <w:i/>
          <w:iCs/>
          <w:noProof/>
        </w:rPr>
        <w:t>Int. J. Comput. Vis.</w:t>
      </w:r>
      <w:r w:rsidRPr="0047025F">
        <w:rPr>
          <w:rFonts w:ascii="Calibri" w:hAnsi="Calibri" w:cs="Calibri"/>
          <w:noProof/>
        </w:rPr>
        <w:t>, no. January, 2019, doi: 10.1007/s11263-019-01210-3.</w:t>
      </w:r>
    </w:p>
    <w:p w14:paraId="5C7648C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8]</w:t>
      </w:r>
      <w:r w:rsidRPr="0047025F">
        <w:rPr>
          <w:rFonts w:ascii="Calibri" w:hAnsi="Calibri" w:cs="Calibri"/>
          <w:noProof/>
        </w:rPr>
        <w:tab/>
        <w:t xml:space="preserve">S. Webber, M. Harrop, J. Downs, T. Cox, N. Wouters, and A. Vande Moere, “Everybody Dance Now: Tensions between participation and performance in interactive public installations,” </w:t>
      </w:r>
      <w:r w:rsidRPr="0047025F">
        <w:rPr>
          <w:rFonts w:ascii="Calibri" w:hAnsi="Calibri" w:cs="Calibri"/>
          <w:i/>
          <w:iCs/>
          <w:noProof/>
        </w:rPr>
        <w:t>OzCHI 2015 Being Hum. - Conf. Proc.</w:t>
      </w:r>
      <w:r w:rsidRPr="0047025F">
        <w:rPr>
          <w:rFonts w:ascii="Calibri" w:hAnsi="Calibri" w:cs="Calibri"/>
          <w:noProof/>
        </w:rPr>
        <w:t>, pp. 284–288, 2015, doi: 10.1145/2838739.2838801.</w:t>
      </w:r>
    </w:p>
    <w:p w14:paraId="40D29ABD"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39]</w:t>
      </w:r>
      <w:r w:rsidRPr="0047025F">
        <w:rPr>
          <w:rFonts w:ascii="Calibri" w:hAnsi="Calibri" w:cs="Calibri"/>
          <w:noProof/>
        </w:rPr>
        <w:tab/>
        <w:t>A. Siarohin, S. Lathuilière, S. Tulyakov, E. Ricci, and N. Sebe, “Animating Arbitrary Objects via Deep Motion Transfer,” 2018. Accessed: Oct. 08, 2019. [Online]. Available: http://arxiv.org/abs/1812.08861.</w:t>
      </w:r>
    </w:p>
    <w:p w14:paraId="6A871116"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0]</w:t>
      </w:r>
      <w:r w:rsidRPr="0047025F">
        <w:rPr>
          <w:rFonts w:ascii="Calibri" w:hAnsi="Calibri" w:cs="Calibri"/>
          <w:noProof/>
        </w:rPr>
        <w:tab/>
        <w:t xml:space="preserve">Y. Chen, Y. Pan, T. Yao, X. Tian, and T. Mei, “Mocycle-GAN: Unpaired video-to-video translation,” </w:t>
      </w:r>
      <w:r w:rsidRPr="0047025F">
        <w:rPr>
          <w:rFonts w:ascii="Calibri" w:hAnsi="Calibri" w:cs="Calibri"/>
          <w:i/>
          <w:iCs/>
          <w:noProof/>
        </w:rPr>
        <w:t>MM 2019 - Proc. 27th ACM Int. Conf. Multimed.</w:t>
      </w:r>
      <w:r w:rsidRPr="0047025F">
        <w:rPr>
          <w:rFonts w:ascii="Calibri" w:hAnsi="Calibri" w:cs="Calibri"/>
          <w:noProof/>
        </w:rPr>
        <w:t>, pp. 647–655, Aug. 2019, doi: 10.1145/3343031.3350937.</w:t>
      </w:r>
    </w:p>
    <w:p w14:paraId="5AA75D5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1]</w:t>
      </w:r>
      <w:r w:rsidRPr="0047025F">
        <w:rPr>
          <w:rFonts w:ascii="Calibri" w:hAnsi="Calibri" w:cs="Calibri"/>
          <w:noProof/>
        </w:rPr>
        <w:tab/>
        <w:t xml:space="preserve">W. S. Lai, J. Bin Huang, O. Wang, E. Shechtman, E. Yumer, and M. H. Yang, “Learning blind video temporal consistency,” in </w:t>
      </w:r>
      <w:r w:rsidRPr="0047025F">
        <w:rPr>
          <w:rFonts w:ascii="Calibri" w:hAnsi="Calibri" w:cs="Calibri"/>
          <w:i/>
          <w:iCs/>
          <w:noProof/>
        </w:rPr>
        <w:t>Lecture Notes in Computer Science (including subseries Lecture Notes in Artificial Intelligence and Lecture Notes in Bioinformatics)</w:t>
      </w:r>
      <w:r w:rsidRPr="0047025F">
        <w:rPr>
          <w:rFonts w:ascii="Calibri" w:hAnsi="Calibri" w:cs="Calibri"/>
          <w:noProof/>
        </w:rPr>
        <w:t>, 2018, vol. 11219 LNCS, pp. 179–195, doi: 10.1007/978-3-030-01267-0_11.</w:t>
      </w:r>
    </w:p>
    <w:p w14:paraId="61B3F4F2"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2]</w:t>
      </w:r>
      <w:r w:rsidRPr="0047025F">
        <w:rPr>
          <w:rFonts w:ascii="Calibri" w:hAnsi="Calibri" w:cs="Calibri"/>
          <w:noProof/>
        </w:rPr>
        <w:tab/>
        <w:t>“Edraw Max - Excellent Flowchart Software &amp; Diagramming Tool.” https://www.edrawsoft.com/edraw-max/ (accessed Jun. 02, 2020).</w:t>
      </w:r>
    </w:p>
    <w:p w14:paraId="4FC8BFC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3]</w:t>
      </w:r>
      <w:r w:rsidRPr="0047025F">
        <w:rPr>
          <w:rFonts w:ascii="Calibri" w:hAnsi="Calibri" w:cs="Calibri"/>
          <w:noProof/>
        </w:rPr>
        <w:tab/>
        <w:t>“TensorFlow.” https://www.tensorflow.org/ (accessed Jun. 02, 2020).</w:t>
      </w:r>
    </w:p>
    <w:p w14:paraId="63731E2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4]</w:t>
      </w:r>
      <w:r w:rsidRPr="0047025F">
        <w:rPr>
          <w:rFonts w:ascii="Calibri" w:hAnsi="Calibri" w:cs="Calibri"/>
          <w:noProof/>
        </w:rPr>
        <w:tab/>
        <w:t>J. Hale, “Deep Learning Framework Power Scores,” 2018. .</w:t>
      </w:r>
    </w:p>
    <w:p w14:paraId="5258694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5]</w:t>
      </w:r>
      <w:r w:rsidRPr="0047025F">
        <w:rPr>
          <w:rFonts w:ascii="Calibri" w:hAnsi="Calibri" w:cs="Calibri"/>
          <w:noProof/>
        </w:rPr>
        <w:tab/>
        <w:t>“AI deep learning frameworks ranking 2018 | Statista.” https://www.statista.com/statistics/943038/ai-deep-learning-frameworks-ranking/ (accessed Sep. 22, 2020).</w:t>
      </w:r>
    </w:p>
    <w:p w14:paraId="24CAA71A"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6]</w:t>
      </w:r>
      <w:r w:rsidRPr="0047025F">
        <w:rPr>
          <w:rFonts w:ascii="Calibri" w:hAnsi="Calibri" w:cs="Calibri"/>
          <w:noProof/>
        </w:rPr>
        <w:tab/>
        <w:t>“OpenCV.” https://opencv.org/ (accessed Jun. 02, 2020).</w:t>
      </w:r>
    </w:p>
    <w:p w14:paraId="0D7944AC"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7]</w:t>
      </w:r>
      <w:r w:rsidRPr="0047025F">
        <w:rPr>
          <w:rFonts w:ascii="Calibri" w:hAnsi="Calibri" w:cs="Calibri"/>
          <w:noProof/>
        </w:rPr>
        <w:tab/>
        <w:t>“Design, visualize, and train deep learning networks - MATLAB.” https://www.mathworks.com/help/deeplearning/ref/deepnetworkdesigner-app.html (accessed Jun. 05, 2020).</w:t>
      </w:r>
    </w:p>
    <w:p w14:paraId="004C451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8]</w:t>
      </w:r>
      <w:r w:rsidRPr="0047025F">
        <w:rPr>
          <w:rFonts w:ascii="Calibri" w:hAnsi="Calibri" w:cs="Calibri"/>
          <w:noProof/>
        </w:rPr>
        <w:tab/>
        <w:t xml:space="preserve">K. He, X. Zhang, S. Ren, and J. Sun, “Deep residual learning for image recognition,” </w:t>
      </w:r>
      <w:r w:rsidRPr="0047025F">
        <w:rPr>
          <w:rFonts w:ascii="Calibri" w:hAnsi="Calibri" w:cs="Calibri"/>
          <w:i/>
          <w:iCs/>
          <w:noProof/>
        </w:rPr>
        <w:t>Proc. IEEE Comput. Soc. Conf. Comput. Vis. Pattern Recognit.</w:t>
      </w:r>
      <w:r w:rsidRPr="0047025F">
        <w:rPr>
          <w:rFonts w:ascii="Calibri" w:hAnsi="Calibri" w:cs="Calibri"/>
          <w:noProof/>
        </w:rPr>
        <w:t>, vol. 2016-Decem, pp. 770–778, 2016, doi: 10.1109/CVPR.2016.90.</w:t>
      </w:r>
    </w:p>
    <w:p w14:paraId="09044015"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49]</w:t>
      </w:r>
      <w:r w:rsidRPr="0047025F">
        <w:rPr>
          <w:rFonts w:ascii="Calibri" w:hAnsi="Calibri" w:cs="Calibri"/>
          <w:noProof/>
        </w:rPr>
        <w:tab/>
        <w:t xml:space="preserve">C. Szegedy </w:t>
      </w:r>
      <w:r w:rsidRPr="0047025F">
        <w:rPr>
          <w:rFonts w:ascii="Calibri" w:hAnsi="Calibri" w:cs="Calibri"/>
          <w:i/>
          <w:iCs/>
          <w:noProof/>
        </w:rPr>
        <w:t>et al.</w:t>
      </w:r>
      <w:r w:rsidRPr="0047025F">
        <w:rPr>
          <w:rFonts w:ascii="Calibri" w:hAnsi="Calibri" w:cs="Calibri"/>
          <w:noProof/>
        </w:rPr>
        <w:t>, “Going deeper with convolutions.”</w:t>
      </w:r>
    </w:p>
    <w:p w14:paraId="031B113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0]</w:t>
      </w:r>
      <w:r w:rsidRPr="0047025F">
        <w:rPr>
          <w:rFonts w:ascii="Calibri" w:hAnsi="Calibri" w:cs="Calibri"/>
          <w:noProof/>
        </w:rPr>
        <w:tab/>
        <w:t xml:space="preserve">F. Chollet, “Xception: Deep learning with depthwise separable convolutions,” in </w:t>
      </w:r>
      <w:r w:rsidRPr="0047025F">
        <w:rPr>
          <w:rFonts w:ascii="Calibri" w:hAnsi="Calibri" w:cs="Calibri"/>
          <w:i/>
          <w:iCs/>
          <w:noProof/>
        </w:rPr>
        <w:t>Proceedings - 30th IEEE Conference on Computer Vision and Pattern Recognition, CVPR 2017</w:t>
      </w:r>
      <w:r w:rsidRPr="0047025F">
        <w:rPr>
          <w:rFonts w:ascii="Calibri" w:hAnsi="Calibri" w:cs="Calibri"/>
          <w:noProof/>
        </w:rPr>
        <w:t>, Nov. 2017, vol. 2017-January, pp. 1800–1807, doi: 10.1109/CVPR.2017.195.</w:t>
      </w:r>
    </w:p>
    <w:p w14:paraId="40712E70"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1]</w:t>
      </w:r>
      <w:r w:rsidRPr="0047025F">
        <w:rPr>
          <w:rFonts w:ascii="Calibri" w:hAnsi="Calibri" w:cs="Calibri"/>
          <w:noProof/>
        </w:rPr>
        <w:tab/>
        <w:t xml:space="preserve">M. Tan and Q. V. Le, “EfficientNet: Rethinking Model Scaling for Convolutional Neural Networks,” </w:t>
      </w:r>
      <w:r w:rsidRPr="0047025F">
        <w:rPr>
          <w:rFonts w:ascii="Calibri" w:hAnsi="Calibri" w:cs="Calibri"/>
          <w:i/>
          <w:iCs/>
          <w:noProof/>
        </w:rPr>
        <w:t>36th Int. Conf. Mach. Learn. ICML 2019</w:t>
      </w:r>
      <w:r w:rsidRPr="0047025F">
        <w:rPr>
          <w:rFonts w:ascii="Calibri" w:hAnsi="Calibri" w:cs="Calibri"/>
          <w:noProof/>
        </w:rPr>
        <w:t>, vol. 2019-June, pp. 10691–10700, May 2019, Accessed: Aug. 29, 2020. [Online]. Available: http://arxiv.org/abs/1905.11946.</w:t>
      </w:r>
    </w:p>
    <w:p w14:paraId="510F4EBE" w14:textId="77777777" w:rsidR="0047025F" w:rsidRPr="0047025F" w:rsidRDefault="0047025F" w:rsidP="0047025F">
      <w:pPr>
        <w:widowControl w:val="0"/>
        <w:autoSpaceDE w:val="0"/>
        <w:autoSpaceDN w:val="0"/>
        <w:adjustRightInd w:val="0"/>
        <w:spacing w:before="0"/>
        <w:ind w:left="640" w:hanging="640"/>
        <w:rPr>
          <w:rFonts w:ascii="Calibri" w:hAnsi="Calibri" w:cs="Calibri"/>
          <w:noProof/>
        </w:rPr>
      </w:pPr>
      <w:r w:rsidRPr="0047025F">
        <w:rPr>
          <w:rFonts w:ascii="Calibri" w:hAnsi="Calibri" w:cs="Calibri"/>
          <w:noProof/>
        </w:rPr>
        <w:t>[52]</w:t>
      </w:r>
      <w:r w:rsidRPr="0047025F">
        <w:rPr>
          <w:rFonts w:ascii="Calibri" w:hAnsi="Calibri" w:cs="Calibri"/>
          <w:noProof/>
        </w:rPr>
        <w:tab/>
        <w:t xml:space="preserve">T. Salimans, I. Goodfellow, W. Zaremba, V. Cheung, A. Radford, and X. Chen, “Improved Techniques for Training GANs,” </w:t>
      </w:r>
      <w:r w:rsidRPr="0047025F">
        <w:rPr>
          <w:rFonts w:ascii="Calibri" w:hAnsi="Calibri" w:cs="Calibri"/>
          <w:i/>
          <w:iCs/>
          <w:noProof/>
        </w:rPr>
        <w:t>Adv. Neural Inf. Process. Syst.</w:t>
      </w:r>
      <w:r w:rsidRPr="0047025F">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6" w:name="_Toc52418950"/>
      <w:r w:rsidRPr="00AF250F">
        <w:t>Appendix</w:t>
      </w:r>
      <w:bookmarkEnd w:id="326"/>
    </w:p>
    <w:p w14:paraId="23A43E0B" w14:textId="4AA4D759" w:rsidR="00B82318" w:rsidRPr="00AF250F" w:rsidRDefault="00F61D5B" w:rsidP="00F245F3">
      <w:pPr>
        <w:pStyle w:val="Heading2"/>
        <w:numPr>
          <w:ilvl w:val="0"/>
          <w:numId w:val="0"/>
        </w:numPr>
        <w:ind w:left="720"/>
      </w:pPr>
      <w:bookmarkStart w:id="327" w:name="_Appendix_A:_Loss"/>
      <w:bookmarkStart w:id="328" w:name="_Toc52418951"/>
      <w:bookmarkEnd w:id="327"/>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8"/>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9" w:name="_Hlk51921711"/>
    <w:p w14:paraId="4C5863EA" w14:textId="77777777" w:rsidR="00AE2844" w:rsidRPr="00D21DA4" w:rsidRDefault="00037366"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418952"/>
      <w:r w:rsidRPr="00AF250F">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31" w:name="_Appendix_D:_Cycle"/>
      <w:bookmarkStart w:id="332" w:name="_Toc52418953"/>
      <w:bookmarkEnd w:id="331"/>
      <w:r w:rsidRPr="00AF250F">
        <w:t xml:space="preserve">Appendix </w:t>
      </w:r>
      <w:r w:rsidR="00A77A42">
        <w:t>C</w:t>
      </w:r>
      <w:r w:rsidRPr="00AF250F">
        <w:t xml:space="preserve">: </w:t>
      </w:r>
      <w:r w:rsidR="001A1CDD" w:rsidRPr="00AF250F">
        <w:t>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418954"/>
      <w:bookmarkEnd w:id="333"/>
      <w:r w:rsidRPr="00AF250F">
        <w:t xml:space="preserve">Appendix </w:t>
      </w:r>
      <w:r>
        <w:t>F</w:t>
      </w:r>
      <w:r w:rsidRPr="00AF250F">
        <w:t xml:space="preserve">: </w:t>
      </w:r>
      <w:r w:rsidR="00AC0EB9">
        <w:t>User Study Evaluation Form Questions Sample</w:t>
      </w:r>
      <w:bookmarkEnd w:id="334"/>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20677662" w:rsidR="007F0C70" w:rsidRDefault="007F0C70" w:rsidP="007F0C70">
      <w:pPr>
        <w:pStyle w:val="Heading2"/>
        <w:numPr>
          <w:ilvl w:val="0"/>
          <w:numId w:val="0"/>
        </w:numPr>
        <w:ind w:left="720"/>
      </w:pPr>
      <w:bookmarkStart w:id="335" w:name="_Appendix_E:_preliminary"/>
      <w:bookmarkStart w:id="336" w:name="_Toc52418955"/>
      <w:bookmarkEnd w:id="335"/>
      <w:r w:rsidRPr="00AF250F">
        <w:t xml:space="preserve">Appendix </w:t>
      </w:r>
      <w:r>
        <w:t>E</w:t>
      </w:r>
      <w:r w:rsidRPr="00AF250F">
        <w:t xml:space="preserve">: </w:t>
      </w:r>
      <w:r w:rsidR="0086745A">
        <w:t xml:space="preserve">preliminary </w:t>
      </w:r>
      <w:r>
        <w:t>study</w:t>
      </w:r>
      <w:bookmarkEnd w:id="336"/>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9"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AC33C7" w14:textId="77777777" w:rsidR="00037366" w:rsidRDefault="00037366" w:rsidP="006C5C4D">
      <w:pPr>
        <w:spacing w:after="0" w:line="240" w:lineRule="auto"/>
      </w:pPr>
      <w:r>
        <w:separator/>
      </w:r>
    </w:p>
  </w:endnote>
  <w:endnote w:type="continuationSeparator" w:id="0">
    <w:p w14:paraId="1E39EB64" w14:textId="77777777" w:rsidR="00037366" w:rsidRDefault="0003736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B424F" w14:textId="77777777" w:rsidR="00037366" w:rsidRDefault="00037366" w:rsidP="006C5C4D">
      <w:pPr>
        <w:spacing w:after="0" w:line="240" w:lineRule="auto"/>
      </w:pPr>
      <w:r>
        <w:separator/>
      </w:r>
    </w:p>
  </w:footnote>
  <w:footnote w:type="continuationSeparator" w:id="0">
    <w:p w14:paraId="45B14B2C" w14:textId="77777777" w:rsidR="00037366" w:rsidRDefault="00037366"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w:t>
      </w:r>
      <w:r>
        <w:t>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0FAMzeiKo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7B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4F"/>
    <w:rsid w:val="002D42D7"/>
    <w:rsid w:val="002D5594"/>
    <w:rsid w:val="002D5675"/>
    <w:rsid w:val="002D5821"/>
    <w:rsid w:val="002D7620"/>
    <w:rsid w:val="002D79A6"/>
    <w:rsid w:val="002D7B4A"/>
    <w:rsid w:val="002E05D7"/>
    <w:rsid w:val="002E0946"/>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6.png"/><Relationship Id="rId63" Type="http://schemas.openxmlformats.org/officeDocument/2006/relationships/chart" Target="charts/chart6.xml"/><Relationship Id="rId68" Type="http://schemas.microsoft.com/office/2011/relationships/commentsExtended" Target="commentsExtended.xml"/><Relationship Id="rId76" Type="http://schemas.openxmlformats.org/officeDocument/2006/relationships/image" Target="media/image38.png"/><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openxmlformats.org/officeDocument/2006/relationships/image" Target="media/image25.png"/><Relationship Id="rId58" Type="http://schemas.openxmlformats.org/officeDocument/2006/relationships/image" Target="media/image28.png"/><Relationship Id="rId66" Type="http://schemas.openxmlformats.org/officeDocument/2006/relationships/image" Target="media/image32.png"/><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image" Target="media/image29.png"/><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4.png"/><Relationship Id="rId60" Type="http://schemas.openxmlformats.org/officeDocument/2006/relationships/chart" Target="charts/chart4.xml"/><Relationship Id="rId65" Type="http://schemas.openxmlformats.org/officeDocument/2006/relationships/image" Target="media/image31.png"/><Relationship Id="rId73" Type="http://schemas.openxmlformats.org/officeDocument/2006/relationships/image" Target="media/image35.png"/><Relationship Id="rId78" Type="http://schemas.openxmlformats.org/officeDocument/2006/relationships/image" Target="media/image40.png"/><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6.wdp"/><Relationship Id="rId64" Type="http://schemas.openxmlformats.org/officeDocument/2006/relationships/image" Target="media/image30.png"/><Relationship Id="rId69" Type="http://schemas.microsoft.com/office/2016/09/relationships/commentsIds" Target="commentsIds.xml"/><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34.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chart" Target="charts/chart3.xml"/><Relationship Id="rId67" Type="http://schemas.openxmlformats.org/officeDocument/2006/relationships/comments" Target="comments.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5.wdp"/><Relationship Id="rId62" Type="http://schemas.openxmlformats.org/officeDocument/2006/relationships/chart" Target="charts/chart5.xml"/><Relationship Id="rId70" Type="http://schemas.microsoft.com/office/2018/08/relationships/commentsExtensible" Target="commentsExtensible.xml"/><Relationship Id="rId75"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7.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2</TotalTime>
  <Pages>101</Pages>
  <Words>57637</Words>
  <Characters>328537</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PC</cp:lastModifiedBy>
  <cp:revision>576</cp:revision>
  <cp:lastPrinted>2020-10-01T05:10:00Z</cp:lastPrinted>
  <dcterms:created xsi:type="dcterms:W3CDTF">2020-09-26T18:46:00Z</dcterms:created>
  <dcterms:modified xsi:type="dcterms:W3CDTF">2020-10-01T05: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